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7809B2">
        <w:rPr>
          <w:highlight w:val="cyan"/>
          <w:rPrChange w:id="7"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8"/>
      <w:r w:rsidRPr="00A70B6E">
        <w:t>Bering Sea</w:t>
      </w:r>
      <w:commentRangeEnd w:id="8"/>
      <w:r w:rsidR="00A41FC7" w:rsidRPr="00A70B6E">
        <w:rPr>
          <w:rStyle w:val="CommentReference"/>
          <w:rFonts w:ascii="Arial" w:hAnsi="Arial" w:cs="Arial"/>
          <w:b w:val="0"/>
        </w:rPr>
        <w:commentReference w:id="8"/>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9"/>
      <w:commentRangeStart w:id="10"/>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9"/>
      <w:r w:rsidRPr="00A70B6E">
        <w:rPr>
          <w:lang w:val="en-US"/>
        </w:rPr>
        <w:commentReference w:id="9"/>
      </w:r>
      <w:commentRangeEnd w:id="10"/>
      <w:r w:rsidR="000B0DC8" w:rsidRPr="00A70B6E">
        <w:rPr>
          <w:rStyle w:val="CommentReference"/>
          <w:rFonts w:ascii="Arial" w:eastAsia="Arial" w:hAnsi="Arial" w:cs="Arial"/>
          <w:color w:val="000000"/>
          <w:lang w:val="en-US" w:eastAsia="en-US"/>
        </w:rPr>
        <w:commentReference w:id="10"/>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1" w:name="_avmfvmnpzhi4" w:colFirst="0" w:colLast="0"/>
      <w:bookmarkEnd w:id="11"/>
    </w:p>
    <w:p w14:paraId="3DE406CC" w14:textId="77777777" w:rsidR="00723773" w:rsidRPr="00A70B6E" w:rsidRDefault="00874591" w:rsidP="00BB5655">
      <w:pPr>
        <w:pStyle w:val="Heading1"/>
      </w:pPr>
      <w:bookmarkStart w:id="12" w:name="_u7a6acf52prm" w:colFirst="0" w:colLast="0"/>
      <w:bookmarkEnd w:id="12"/>
      <w:r w:rsidRPr="00A70B6E">
        <w:br w:type="page"/>
      </w:r>
    </w:p>
    <w:p w14:paraId="27DD2D73" w14:textId="77777777" w:rsidR="00475A9D" w:rsidRPr="00A70B6E" w:rsidRDefault="00475A9D" w:rsidP="00001DF8">
      <w:pPr>
        <w:pStyle w:val="Heading1"/>
      </w:pPr>
      <w:bookmarkStart w:id="13" w:name="_apau72l7trnn" w:colFirst="0" w:colLast="0"/>
      <w:bookmarkStart w:id="14" w:name="_l1pptop6d6ld" w:colFirst="0" w:colLast="0"/>
      <w:bookmarkEnd w:id="13"/>
      <w:bookmarkEnd w:id="14"/>
      <w:commentRangeStart w:id="15"/>
      <w:r w:rsidRPr="00A70B6E">
        <w:lastRenderedPageBreak/>
        <w:t>Abstract</w:t>
      </w:r>
      <w:commentRangeEnd w:id="15"/>
      <w:r w:rsidR="00346BFB" w:rsidRPr="00A70B6E">
        <w:rPr>
          <w:rStyle w:val="CommentReference"/>
          <w:rFonts w:ascii="Arial" w:hAnsi="Arial" w:cs="Arial"/>
          <w:b w:val="0"/>
        </w:rPr>
        <w:commentReference w:id="15"/>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6" w:name="_pbl1j7mdidxp" w:colFirst="0" w:colLast="0"/>
      <w:bookmarkStart w:id="17" w:name="_voybw5xrckbg" w:colFirst="0" w:colLast="0"/>
      <w:bookmarkEnd w:id="16"/>
      <w:bookmarkEnd w:id="17"/>
      <w:commentRangeStart w:id="18"/>
      <w:r w:rsidRPr="00A70B6E">
        <w:lastRenderedPageBreak/>
        <w:t>Introduction</w:t>
      </w:r>
      <w:commentRangeEnd w:id="18"/>
      <w:r w:rsidR="006466BF" w:rsidRPr="00A70B6E">
        <w:rPr>
          <w:rStyle w:val="CommentReference"/>
          <w:rFonts w:ascii="Arial" w:hAnsi="Arial" w:cs="Arial"/>
          <w:b w:val="0"/>
        </w:rPr>
        <w:commentReference w:id="18"/>
      </w:r>
    </w:p>
    <w:p w14:paraId="6CF7C39A" w14:textId="7FE44693" w:rsidR="000200CF" w:rsidRPr="009E18C9" w:rsidRDefault="00465026" w:rsidP="000200CF">
      <w:pPr>
        <w:spacing w:line="360" w:lineRule="auto"/>
        <w:rPr>
          <w:lang w:val="en-US"/>
        </w:rPr>
      </w:pPr>
      <w:bookmarkStart w:id="19" w:name="_bfvbetu0f9fx" w:colFirst="0" w:colLast="0"/>
      <w:bookmarkEnd w:id="19"/>
      <w:r>
        <w:rPr>
          <w:lang w:val="en-US"/>
        </w:rPr>
        <w:t>I</w:t>
      </w:r>
      <w:r w:rsidR="00C46202" w:rsidRPr="00A70B6E">
        <w:rPr>
          <w:lang w:val="en-US"/>
        </w:rPr>
        <w:t xml:space="preserve">n today’s warming, hyper-connected oceans, the </w:t>
      </w:r>
      <w:r w:rsidR="00F551E2" w:rsidRPr="00A70B6E">
        <w:rPr>
          <w:lang w:val="en-US"/>
        </w:rPr>
        <w:t xml:space="preserve">distribution of </w:t>
      </w:r>
      <w:r w:rsidR="00695373">
        <w:rPr>
          <w:lang w:val="en-US"/>
        </w:rPr>
        <w:t>non-indigenous</w:t>
      </w:r>
      <w:r w:rsidR="00F551E2" w:rsidRPr="00A70B6E">
        <w:rPr>
          <w:lang w:val="en-US"/>
        </w:rPr>
        <w:t xml:space="preserve"> species </w:t>
      </w:r>
      <w:r w:rsidR="00695373">
        <w:rPr>
          <w:lang w:val="en-US"/>
        </w:rPr>
        <w:t xml:space="preserve">(NIS) </w:t>
      </w:r>
      <w:r w:rsidR="00C46202" w:rsidRPr="00A70B6E">
        <w:rPr>
          <w:lang w:val="en-US"/>
        </w:rPr>
        <w:t xml:space="preserve">is </w:t>
      </w:r>
      <w:r>
        <w:rPr>
          <w:lang w:val="en-US"/>
        </w:rPr>
        <w:t>increasing</w:t>
      </w:r>
      <w:r w:rsidR="00F551E2" w:rsidRPr="00A70B6E">
        <w:rPr>
          <w:lang w:val="en-US"/>
        </w:rPr>
        <w:t xml:space="preserve"> 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CD3939" w:rsidRPr="00A70B6E">
        <w:rPr>
          <w:lang w:val="en-US"/>
        </w:rPr>
        <w:t xml:space="preserve"> </w:t>
      </w:r>
      <w:r w:rsidR="005D58EC" w:rsidRPr="00A70B6E">
        <w:rPr>
          <w:lang w:val="en-US"/>
        </w:rPr>
        <w:fldChar w:fldCharType="begin" w:fldLock="1"/>
      </w:r>
      <w:r w:rsidR="005D58EC" w:rsidRPr="00A70B6E">
        <w:rPr>
          <w:lang w:val="en-US"/>
        </w:rP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rsidRPr="00A70B6E">
        <w:rPr>
          <w:lang w:val="en-US"/>
        </w:rPr>
        <w:fldChar w:fldCharType="separate"/>
      </w:r>
      <w:r w:rsidR="005D58EC" w:rsidRPr="00A70B6E">
        <w:rPr>
          <w:noProof/>
          <w:lang w:val="en-US"/>
        </w:rPr>
        <w:t>(Ruiz et al. 19</w:t>
      </w:r>
      <w:bookmarkStart w:id="20" w:name="_GoBack"/>
      <w:bookmarkEnd w:id="20"/>
      <w:r w:rsidR="005D58EC" w:rsidRPr="00A70B6E">
        <w:rPr>
          <w:noProof/>
          <w:lang w:val="en-US"/>
        </w:rPr>
        <w:t>97, Molnar et al. 2008)</w:t>
      </w:r>
      <w:r w:rsidR="005D58EC" w:rsidRPr="00A70B6E">
        <w:rPr>
          <w:lang w:val="en-US"/>
        </w:rPr>
        <w:fldChar w:fldCharType="end"/>
      </w:r>
      <w:r w:rsidR="006B5E37" w:rsidRPr="00A70B6E">
        <w:rPr>
          <w:lang w:val="en-US"/>
        </w:rPr>
        <w:t xml:space="preserve">, </w:t>
      </w:r>
      <w:r>
        <w:rPr>
          <w:lang w:val="en-US"/>
        </w:rPr>
        <w:t xml:space="preserve">and </w:t>
      </w:r>
      <w:r w:rsidR="006B5E37" w:rsidRPr="00A70B6E">
        <w:rPr>
          <w:lang w:val="en-US"/>
        </w:rPr>
        <w:t>p</w:t>
      </w:r>
      <w:r w:rsidR="00F551E2" w:rsidRPr="00A70B6E">
        <w:rPr>
          <w:lang w:val="en-US"/>
        </w:rPr>
        <w:t>orts and regions with</w:t>
      </w:r>
      <w:r w:rsidR="00DB2412" w:rsidRPr="00A70B6E">
        <w:rPr>
          <w:lang w:val="en-US"/>
        </w:rPr>
        <w:t xml:space="preserve"> </w:t>
      </w:r>
      <w:r w:rsidR="00F551E2" w:rsidRPr="00A70B6E">
        <w:rPr>
          <w:lang w:val="en-US"/>
        </w:rPr>
        <w:t>high</w:t>
      </w:r>
      <w:r w:rsidR="00DB2412" w:rsidRPr="00A70B6E">
        <w:rPr>
          <w:lang w:val="en-US"/>
        </w:rPr>
        <w:t xml:space="preserve"> shipping traffic are </w:t>
      </w:r>
      <w:r>
        <w:rPr>
          <w:lang w:val="en-US"/>
        </w:rPr>
        <w:t>often associated with</w:t>
      </w:r>
      <w:r w:rsidR="00DB2412" w:rsidRPr="00A70B6E">
        <w:rPr>
          <w:lang w:val="en-US"/>
        </w:rPr>
        <w:t xml:space="preserve"> </w:t>
      </w:r>
      <w:r>
        <w:rPr>
          <w:lang w:val="en-US"/>
        </w:rPr>
        <w:t>higher NIS richness</w:t>
      </w:r>
      <w:r w:rsidR="00F551E2" w:rsidRPr="00A70B6E">
        <w:rPr>
          <w:lang w:val="en-US"/>
        </w:rPr>
        <w:t xml:space="preserve"> than </w:t>
      </w:r>
      <w:r w:rsidR="00000FAA">
        <w:rPr>
          <w:lang w:val="en-US"/>
        </w:rPr>
        <w:t xml:space="preserve">those that receive little </w:t>
      </w:r>
      <w:r w:rsidR="00DB2412" w:rsidRPr="00A70B6E">
        <w:rPr>
          <w:lang w:val="en-US"/>
        </w:rPr>
        <w:t xml:space="preserve">traffic </w:t>
      </w:r>
      <w:ins w:id="21" w:author="Amanda Droghini" w:date="2018-04-09T08:33:00Z">
        <w:r w:rsidRPr="00524D75">
          <w:rPr>
            <w:highlight w:val="yellow"/>
            <w:lang w:val="en-US"/>
          </w:rPr>
          <w:t>(cite)</w:t>
        </w:r>
      </w:ins>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events or organism numbers, increase the probability of NIS </w:t>
      </w:r>
      <w:r w:rsidR="00000FAA">
        <w:rPr>
          <w:lang w:val="en-US"/>
        </w:rPr>
        <w:t xml:space="preserve">arriving </w:t>
      </w:r>
      <w:r w:rsidR="00000FAA" w:rsidRPr="00A70B6E">
        <w:rPr>
          <w:lang w:val="en-US"/>
        </w:rPr>
        <w:t>and establis</w:t>
      </w:r>
      <w:r w:rsidR="00000FAA">
        <w:rPr>
          <w:lang w:val="en-US"/>
        </w:rPr>
        <w:t>hing populations i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del w:id="22" w:author="Amanda Droghini" w:date="2018-04-23T10:34:00Z">
        <w:r w:rsidR="00000FAA" w:rsidRPr="00A70B6E" w:rsidDel="00000FAA">
          <w:rPr>
            <w:lang w:val="en-US"/>
          </w:rPr>
          <w:delText>Factors such as</w:delText>
        </w:r>
        <w:r w:rsidR="00000FAA" w:rsidDel="00000FAA">
          <w:rPr>
            <w:lang w:val="en-US"/>
          </w:rPr>
          <w:delText xml:space="preserve"> </w:delText>
        </w:r>
        <w:r w:rsidR="00000FAA" w:rsidRPr="00A70B6E" w:rsidDel="00000FAA">
          <w:rPr>
            <w:lang w:val="en-US"/>
          </w:rPr>
          <w:delText xml:space="preserve">the </w:delText>
        </w:r>
        <w:r w:rsidR="00000FAA" w:rsidDel="00000FAA">
          <w:rPr>
            <w:lang w:val="en-US"/>
          </w:rPr>
          <w:delText xml:space="preserve">port of origin, </w:delText>
        </w:r>
        <w:r w:rsidR="00000FAA" w:rsidRPr="00A70B6E" w:rsidDel="00000FAA">
          <w:rPr>
            <w:lang w:val="en-US"/>
          </w:rPr>
          <w:delText xml:space="preserve">duration of the voyage, the type </w:delText>
        </w:r>
        <w:r w:rsidR="00000FAA" w:rsidDel="00000FAA">
          <w:rPr>
            <w:lang w:val="en-US"/>
          </w:rPr>
          <w:delText xml:space="preserve">and speed </w:delText>
        </w:r>
        <w:r w:rsidR="00000FAA" w:rsidRPr="00A70B6E" w:rsidDel="00000FAA">
          <w:rPr>
            <w:lang w:val="en-US"/>
          </w:rPr>
          <w:delText xml:space="preserve">of </w:delText>
        </w:r>
        <w:r w:rsidR="00000FAA" w:rsidDel="00000FAA">
          <w:rPr>
            <w:lang w:val="en-US"/>
          </w:rPr>
          <w:delText xml:space="preserve">the </w:delText>
        </w:r>
        <w:r w:rsidR="00000FAA" w:rsidRPr="00A70B6E" w:rsidDel="00000FAA">
          <w:rPr>
            <w:lang w:val="en-US"/>
          </w:rPr>
          <w:delText xml:space="preserve">ship, and the difference in environmental conditions between origin and recipient ports, collectively influence the diversity, number, and success of these introductions </w:delText>
        </w:r>
        <w:r w:rsidR="00000FAA" w:rsidRPr="00A70B6E" w:rsidDel="00000FAA">
          <w:rPr>
            <w:lang w:val="en-US"/>
          </w:rPr>
          <w:fldChar w:fldCharType="begin" w:fldLock="1"/>
        </w:r>
        <w:r w:rsidR="00000FAA" w:rsidRPr="00000FAA" w:rsidDel="00000FAA">
          <w:rPr>
            <w:lang w:val="en-US"/>
          </w:rPr>
          <w:del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delInstrText>
        </w:r>
        <w:r w:rsidR="00000FAA" w:rsidRPr="00A70B6E" w:rsidDel="00000FAA">
          <w:rPr>
            <w:lang w:val="en-US"/>
          </w:rPr>
          <w:fldChar w:fldCharType="separate"/>
        </w:r>
        <w:r w:rsidR="00000FAA" w:rsidRPr="00A70B6E" w:rsidDel="00000FAA">
          <w:rPr>
            <w:noProof/>
            <w:lang w:val="en-US"/>
          </w:rPr>
          <w:delText>(Verling et al. 2005, Colautti et al. 2006, Miller and Ruiz 2014)</w:delText>
        </w:r>
        <w:r w:rsidR="00000FAA" w:rsidRPr="00A70B6E" w:rsidDel="00000FAA">
          <w:rPr>
            <w:lang w:val="en-US"/>
          </w:rPr>
          <w:fldChar w:fldCharType="end"/>
        </w:r>
        <w:r w:rsidR="00000FAA" w:rsidRPr="00A70B6E" w:rsidDel="00000FAA">
          <w:rPr>
            <w:lang w:val="en-US"/>
          </w:rPr>
          <w:delText xml:space="preserve">. </w:delText>
        </w:r>
      </w:del>
      <w:r w:rsidR="00000FAA">
        <w:rPr>
          <w:lang w:val="en-US"/>
        </w:rPr>
        <w:t>Following successful transport, a species must be able to survive and reproduce. In marine system, survival</w:t>
      </w:r>
      <w:r w:rsidR="00A25227" w:rsidRPr="00A70B6E">
        <w:rPr>
          <w:lang w:val="en-US"/>
        </w:rPr>
        <w:t xml:space="preserve"> and establishment </w:t>
      </w:r>
      <w:r w:rsidR="00000FAA">
        <w:rPr>
          <w:lang w:val="en-US"/>
        </w:rPr>
        <w:t>are</w:t>
      </w:r>
      <w:r w:rsidR="00A25227">
        <w:rPr>
          <w:lang w:val="en-US"/>
        </w:rPr>
        <w:t xml:space="preserve"> strongly determined by </w:t>
      </w:r>
      <w:r w:rsidR="00000FAA">
        <w:rPr>
          <w:lang w:val="en-US"/>
        </w:rPr>
        <w:t xml:space="preserve">species’ ability to tolerate the </w:t>
      </w:r>
      <w:r w:rsidR="00C219FB" w:rsidRPr="00A70B6E">
        <w:rPr>
          <w:lang w:val="en-US"/>
        </w:rPr>
        <w:t>w</w:t>
      </w:r>
      <w:r w:rsidR="00F753FC" w:rsidRPr="00A70B6E">
        <w:rPr>
          <w:lang w:val="en-US"/>
        </w:rPr>
        <w:t>ater temperatures</w:t>
      </w:r>
      <w:r w:rsidR="00000FAA">
        <w:rPr>
          <w:lang w:val="en-US"/>
        </w:rPr>
        <w:t xml:space="preserve"> and salinity it encounters ; this is</w:t>
      </w:r>
      <w:r w:rsidR="00D55E42" w:rsidRPr="00A70B6E">
        <w:rPr>
          <w:lang w:val="en-US"/>
        </w:rPr>
        <w:t xml:space="preserve"> especially </w:t>
      </w:r>
      <w:r w:rsidR="00000FAA">
        <w:rPr>
          <w:lang w:val="en-US"/>
        </w:rPr>
        <w:t xml:space="preserve">true </w:t>
      </w:r>
      <w:r w:rsidR="00BD23E0" w:rsidRPr="00A70B6E">
        <w:rPr>
          <w:lang w:val="en-US"/>
        </w:rPr>
        <w:t xml:space="preserve">for ectotherms </w:t>
      </w:r>
      <w:r w:rsidR="00A25227">
        <w:rPr>
          <w:lang w:val="en-US"/>
        </w:rPr>
        <w:t>whose body temperatures are closely linked to environmental temperatures</w:t>
      </w:r>
      <w:r w:rsidR="00772381" w:rsidRPr="00A70B6E">
        <w:rPr>
          <w:lang w:val="en-US"/>
        </w:rPr>
        <w:t xml:space="preserve"> </w:t>
      </w:r>
      <w:commentRangeStart w:id="23"/>
      <w:r w:rsidR="00B37649" w:rsidRPr="00A70B6E">
        <w:rPr>
          <w:lang w:val="en-US"/>
        </w:rPr>
        <w:fldChar w:fldCharType="begin" w:fldLock="1"/>
      </w:r>
      <w:r w:rsidR="00AF36F2" w:rsidRPr="00A70B6E">
        <w:rPr>
          <w:lang w:val="en-US"/>
        </w:rPr>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rsidRPr="00A70B6E">
        <w:rPr>
          <w:lang w:val="en-US"/>
        </w:rPr>
        <w:fldChar w:fldCharType="separate"/>
      </w:r>
      <w:r w:rsidR="00D55E42" w:rsidRPr="00A70B6E">
        <w:rPr>
          <w:noProof/>
          <w:lang w:val="en-US"/>
        </w:rPr>
        <w:t>(Ruiz and Hewitt 2009)</w:t>
      </w:r>
      <w:r w:rsidR="00B37649" w:rsidRPr="00A70B6E">
        <w:rPr>
          <w:lang w:val="en-US"/>
        </w:rPr>
        <w:fldChar w:fldCharType="end"/>
      </w:r>
      <w:commentRangeEnd w:id="23"/>
      <w:r w:rsidR="00A25227">
        <w:rPr>
          <w:rStyle w:val="CommentReference"/>
          <w:rFonts w:ascii="Arial" w:eastAsia="Arial" w:hAnsi="Arial" w:cs="Arial"/>
          <w:color w:val="000000"/>
          <w:lang w:val="en-US" w:eastAsia="en-US"/>
        </w:rPr>
        <w:commentReference w:id="23"/>
      </w:r>
      <w:r w:rsidR="00B37649" w:rsidRPr="00A70B6E">
        <w:rPr>
          <w:lang w:val="en-US"/>
        </w:rPr>
        <w:t xml:space="preserve">. </w:t>
      </w:r>
      <w:r w:rsidR="00D55E42" w:rsidRPr="00A70B6E">
        <w:rPr>
          <w:lang w:val="en-US"/>
        </w:rPr>
        <w:t>Water temperatures</w:t>
      </w:r>
      <w:r w:rsidR="00977402" w:rsidRPr="00A70B6E">
        <w:rPr>
          <w:lang w:val="en-US"/>
        </w:rPr>
        <w:t xml:space="preserve"> </w:t>
      </w:r>
      <w:r w:rsidR="006B5E37" w:rsidRPr="00A70B6E">
        <w:rPr>
          <w:lang w:val="en-US"/>
        </w:rPr>
        <w:t xml:space="preserve">above or </w:t>
      </w:r>
      <w:r w:rsidR="00977402" w:rsidRPr="00A70B6E">
        <w:rPr>
          <w:lang w:val="en-US"/>
        </w:rPr>
        <w:t>below optimal thresholds</w:t>
      </w:r>
      <w:r w:rsidR="00D55E42" w:rsidRPr="00A70B6E">
        <w:rPr>
          <w:lang w:val="en-US"/>
        </w:rPr>
        <w:t xml:space="preserve"> negative</w:t>
      </w:r>
      <w:r w:rsidR="0019502F">
        <w:rPr>
          <w:lang w:val="en-US"/>
        </w:rPr>
        <w:t>ly</w:t>
      </w:r>
      <w:r w:rsidR="00D55E42" w:rsidRPr="00A70B6E">
        <w:rPr>
          <w:lang w:val="en-US"/>
        </w:rPr>
        <w:t xml:space="preserve"> </w:t>
      </w:r>
      <w:r w:rsidR="0019502F">
        <w:rPr>
          <w:lang w:val="en-US"/>
        </w:rPr>
        <w:t>a</w:t>
      </w:r>
      <w:r w:rsidR="0019502F" w:rsidRPr="00A70B6E">
        <w:rPr>
          <w:lang w:val="en-US"/>
        </w:rPr>
        <w:t>ffect</w:t>
      </w:r>
      <w:r w:rsidR="00977402" w:rsidRPr="00A70B6E">
        <w:rPr>
          <w:lang w:val="en-US"/>
        </w:rPr>
        <w:t xml:space="preserve"> </w:t>
      </w:r>
      <w:proofErr w:type="spellStart"/>
      <w:r w:rsidR="00977402" w:rsidRPr="00A70B6E">
        <w:rPr>
          <w:lang w:val="en-US"/>
        </w:rPr>
        <w:t>behavioural</w:t>
      </w:r>
      <w:proofErr w:type="spellEnd"/>
      <w:r w:rsidR="00977402" w:rsidRPr="00A70B6E">
        <w:rPr>
          <w:lang w:val="en-US"/>
        </w:rPr>
        <w:t>, met</w:t>
      </w:r>
      <w:r w:rsidR="008265CB">
        <w:rPr>
          <w:lang w:val="en-US"/>
        </w:rPr>
        <w:t>abolic, and cellular processes, and when</w:t>
      </w:r>
      <w:r w:rsidR="00977402" w:rsidRPr="00A70B6E">
        <w:rPr>
          <w:lang w:val="en-US"/>
        </w:rPr>
        <w:t xml:space="preserve"> temperatures </w:t>
      </w:r>
      <w:r w:rsidR="006B5E37" w:rsidRPr="00A70B6E">
        <w:rPr>
          <w:lang w:val="en-US"/>
        </w:rPr>
        <w:t>exceed</w:t>
      </w:r>
      <w:r w:rsidR="00977402" w:rsidRPr="00A70B6E">
        <w:rPr>
          <w:lang w:val="en-US"/>
        </w:rPr>
        <w:t xml:space="preserve"> a critical threshold, mortality ensues </w:t>
      </w:r>
      <w:r w:rsidR="00977402" w:rsidRPr="00A70B6E">
        <w:rPr>
          <w:lang w:val="en-US"/>
        </w:rPr>
        <w:fldChar w:fldCharType="begin" w:fldLock="1"/>
      </w:r>
      <w:r w:rsidR="00C767F9">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A70B6E">
        <w:rPr>
          <w:lang w:val="en-US"/>
        </w:rPr>
        <w:fldChar w:fldCharType="separate"/>
      </w:r>
      <w:r w:rsidR="00977402" w:rsidRPr="00A70B6E">
        <w:rPr>
          <w:noProof/>
          <w:lang w:val="en-US"/>
        </w:rPr>
        <w:t>(Pörtner 2001, Kassahn et al. 2009)</w:t>
      </w:r>
      <w:r w:rsidR="00977402" w:rsidRPr="00A70B6E">
        <w:rPr>
          <w:lang w:val="en-US"/>
        </w:rPr>
        <w:fldChar w:fldCharType="end"/>
      </w:r>
      <w:r w:rsidR="00977402" w:rsidRPr="00A70B6E">
        <w:rPr>
          <w:lang w:val="en-US"/>
        </w:rPr>
        <w:t xml:space="preserve">. </w:t>
      </w:r>
      <w:r w:rsidR="000200CF" w:rsidRPr="008265CB">
        <w:rPr>
          <w:lang w:val="en-US"/>
        </w:rPr>
        <w:t xml:space="preserve">Even </w:t>
      </w:r>
      <w:r w:rsidR="008265CB">
        <w:rPr>
          <w:lang w:val="en-US"/>
        </w:rPr>
        <w:t xml:space="preserve">those </w:t>
      </w:r>
      <w:r w:rsidR="000200CF" w:rsidRPr="008265CB">
        <w:rPr>
          <w:lang w:val="en-US"/>
        </w:rPr>
        <w:t>species that can survive</w:t>
      </w:r>
      <w:r w:rsidR="00F753FC" w:rsidRPr="008265CB">
        <w:rPr>
          <w:lang w:val="en-US"/>
        </w:rPr>
        <w:t xml:space="preserve"> </w:t>
      </w:r>
      <w:r w:rsidR="00F753FC" w:rsidRPr="00A70B6E">
        <w:rPr>
          <w:lang w:val="en-US"/>
        </w:rPr>
        <w:t xml:space="preserve">may not be able to </w:t>
      </w:r>
      <w:r w:rsidR="00630A01" w:rsidRPr="00A70B6E">
        <w:rPr>
          <w:lang w:val="en-US"/>
        </w:rPr>
        <w:t>establish a self-sustaining population</w:t>
      </w:r>
      <w:r w:rsidR="000200CF" w:rsidRPr="00A70B6E">
        <w:rPr>
          <w:lang w:val="en-US"/>
        </w:rPr>
        <w:t xml:space="preserve">, as </w:t>
      </w:r>
      <w:r w:rsidR="006B5E37" w:rsidRPr="00524D75">
        <w:rPr>
          <w:lang w:val="en-US"/>
        </w:rPr>
        <w:t xml:space="preserve">reproduction, </w:t>
      </w:r>
      <w:r w:rsidR="00630A01" w:rsidRPr="00524D75">
        <w:rPr>
          <w:lang w:val="en-US"/>
        </w:rPr>
        <w:t>development</w:t>
      </w:r>
      <w:r w:rsidR="006B5E37" w:rsidRPr="00524D75">
        <w:rPr>
          <w:lang w:val="en-US"/>
        </w:rPr>
        <w:t>, and growth</w:t>
      </w:r>
      <w:r w:rsidR="000200CF" w:rsidRPr="00524D75">
        <w:rPr>
          <w:lang w:val="en-US"/>
        </w:rPr>
        <w:t xml:space="preserve"> </w:t>
      </w:r>
      <w:r w:rsidR="0019502F" w:rsidRPr="00524D75">
        <w:rPr>
          <w:lang w:val="en-US"/>
        </w:rPr>
        <w:t>often</w:t>
      </w:r>
      <w:r w:rsidR="00630A01" w:rsidRPr="00524D75">
        <w:rPr>
          <w:lang w:val="en-US"/>
        </w:rPr>
        <w:t xml:space="preserve"> have narrower thermal ranges </w:t>
      </w:r>
      <w:r w:rsidR="000200CF" w:rsidRPr="00524D75">
        <w:rPr>
          <w:lang w:val="en-US"/>
        </w:rPr>
        <w:t>than survival</w:t>
      </w:r>
      <w:r w:rsidR="00524D75" w:rsidRPr="00524D75">
        <w:rPr>
          <w:lang w:val="en-US"/>
        </w:rPr>
        <w:t xml:space="preserve"> </w:t>
      </w:r>
      <w:r w:rsidR="00524D75" w:rsidRPr="00524D75">
        <w:rPr>
          <w:lang w:val="en-US"/>
        </w:rPr>
        <w:fldChar w:fldCharType="begin" w:fldLock="1"/>
      </w:r>
      <w:r w:rsidR="00524D75" w:rsidRPr="00524D75">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 "properties" : {  }, "schema" : "https://github.com/citation-style-language/schema/raw/master/csl-citation.json" }</w:instrText>
      </w:r>
      <w:r w:rsidR="00524D75" w:rsidRPr="00524D75">
        <w:rPr>
          <w:lang w:val="en-US"/>
        </w:rPr>
        <w:fldChar w:fldCharType="separate"/>
      </w:r>
      <w:r w:rsidR="00524D75" w:rsidRPr="00524D75">
        <w:rPr>
          <w:noProof/>
          <w:lang w:val="en-US"/>
        </w:rPr>
        <w:t>(Woodin et al. 2013)</w:t>
      </w:r>
      <w:r w:rsidR="00524D75" w:rsidRPr="00524D75">
        <w:rPr>
          <w:lang w:val="en-US"/>
        </w:rPr>
        <w:fldChar w:fldCharType="end"/>
      </w:r>
      <w:r w:rsidR="00A05012" w:rsidRPr="00524D75">
        <w:t>.</w:t>
      </w:r>
    </w:p>
    <w:p w14:paraId="569B7ABD" w14:textId="5FC31DB3" w:rsidR="002B0BC1" w:rsidRPr="009E18C9" w:rsidRDefault="002B0BC1" w:rsidP="00953490">
      <w:pPr>
        <w:spacing w:line="360" w:lineRule="auto"/>
        <w:contextualSpacing/>
        <w:rPr>
          <w:lang w:val="en-US"/>
        </w:rPr>
      </w:pPr>
    </w:p>
    <w:p w14:paraId="16CFFB78" w14:textId="477E86CA" w:rsidR="004A5892" w:rsidRPr="00A70B6E" w:rsidRDefault="0019502F" w:rsidP="009E18C9">
      <w:pPr>
        <w:spacing w:line="360" w:lineRule="auto"/>
        <w:contextualSpacing/>
        <w:rPr>
          <w:lang w:val="en-US"/>
        </w:rPr>
      </w:pPr>
      <w:r w:rsidRPr="00F1426D">
        <w:t>Arctic systems</w:t>
      </w:r>
      <w:r w:rsidR="00774480">
        <w:t xml:space="preserve"> </w:t>
      </w:r>
      <w:r w:rsidR="00F1426D">
        <w:t xml:space="preserve">present particular challenges for </w:t>
      </w:r>
      <w:r w:rsidR="009E18C9">
        <w:t>NIS</w:t>
      </w:r>
      <w:r w:rsidR="00F1426D">
        <w:t xml:space="preserve">, </w:t>
      </w:r>
      <w:r w:rsidR="00F1426D">
        <w:t>which may lack the ability to survive and reproduce in cold temperatures</w:t>
      </w:r>
      <w:r w:rsidR="00F1426D">
        <w:t xml:space="preserve">. Collectively, </w:t>
      </w:r>
      <w:r w:rsidR="009E18C9">
        <w:t>vessel traffic and water temperatures are believed to</w:t>
      </w:r>
      <w:r w:rsidR="00F1426D">
        <w:t xml:space="preserve"> explain the </w:t>
      </w:r>
      <w:r w:rsidR="00F1426D">
        <w:t>low rates of introductions</w:t>
      </w:r>
      <w:r w:rsidR="00F1426D">
        <w:t xml:space="preserve"> known from the Arctic.</w:t>
      </w:r>
      <w:r w:rsidR="009E18C9">
        <w:t xml:space="preserve"> </w:t>
      </w:r>
      <w:r w:rsidR="00815811" w:rsidRPr="008265CB">
        <w:rPr>
          <w:lang w:val="en-US"/>
        </w:rPr>
        <w:t>However</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in Arctic regions.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sidR="004A5892" w:rsidRPr="00A70B6E">
        <w:rPr>
          <w:lang w:val="en-US"/>
        </w:rPr>
        <w:t xml:space="preserve">NIS are </w:t>
      </w:r>
      <w:r w:rsidR="009E18C9">
        <w:rPr>
          <w:lang w:val="en-US"/>
        </w:rPr>
        <w:t xml:space="preserve">nevertheless </w:t>
      </w:r>
      <w:r w:rsidR="004A5892" w:rsidRPr="00A70B6E">
        <w:rPr>
          <w:lang w:val="en-US"/>
        </w:rPr>
        <w:t xml:space="preserve">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are capable of establishing themselves in Arctic waters once (or assuming) they have been successfully </w:t>
      </w:r>
      <w:r w:rsidR="004A5892" w:rsidRPr="00A70B6E">
        <w:rPr>
          <w:lang w:val="en-US"/>
        </w:rPr>
        <w:lastRenderedPageBreak/>
        <w:t xml:space="preserve">transported. 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de Rivera et al. 2011)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Only one study (Ware et al. 2016) 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24" w:name="_m7oo5zak2jfc" w:colFirst="0" w:colLast="0"/>
      <w:bookmarkStart w:id="25" w:name="_rq0l47zex3zr" w:colFirst="0" w:colLast="0"/>
      <w:bookmarkEnd w:id="24"/>
      <w:bookmarkEnd w:id="25"/>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6" w:name="_8ktb2c9fr4av" w:colFirst="0" w:colLast="0"/>
      <w:bookmarkEnd w:id="26"/>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w:t>
      </w:r>
      <w:r w:rsidR="00AF591D" w:rsidRPr="00A70B6E">
        <w:rPr>
          <w:lang w:val="en-US"/>
        </w:rPr>
        <w:lastRenderedPageBreak/>
        <w:t xml:space="preserve">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7" w:name="_8bc9cfv03n6p" w:colFirst="0" w:colLast="0"/>
      <w:bookmarkEnd w:id="27"/>
      <w:r w:rsidRPr="00A70B6E">
        <w:t>Methods</w:t>
      </w:r>
    </w:p>
    <w:p w14:paraId="36636D33" w14:textId="77777777" w:rsidR="00723773" w:rsidRPr="00A70B6E" w:rsidRDefault="00874591" w:rsidP="00BB5655">
      <w:pPr>
        <w:pStyle w:val="Heading2"/>
      </w:pPr>
      <w:bookmarkStart w:id="28" w:name="_kncwpiu8qj9q" w:colFirst="0" w:colLast="0"/>
      <w:bookmarkEnd w:id="28"/>
      <w:r w:rsidRPr="00A70B6E">
        <w:t>Study area</w:t>
      </w:r>
    </w:p>
    <w:p w14:paraId="5ECF60A5" w14:textId="22CD304C" w:rsidR="00274537" w:rsidRPr="00A70B6E" w:rsidRDefault="00874591" w:rsidP="00CA4945">
      <w:pPr>
        <w:spacing w:before="200" w:line="360" w:lineRule="auto"/>
        <w:contextualSpacing/>
        <w:rPr>
          <w:lang w:val="en-US"/>
        </w:rPr>
      </w:pPr>
      <w:bookmarkStart w:id="29" w:name="_a71bbqx0je6i" w:colFirst="0" w:colLast="0"/>
      <w:bookmarkEnd w:id="29"/>
      <w:r w:rsidRPr="00A70B6E">
        <w:rPr>
          <w:lang w:val="en-US"/>
        </w:rPr>
        <w:t xml:space="preserve">The Bering Sea </w:t>
      </w:r>
      <w:r w:rsidR="00794004" w:rsidRPr="00A70B6E">
        <w:rPr>
          <w:lang w:val="en-US"/>
        </w:rPr>
        <w:t>lies between the temperate North Pacific Ocean and the arctic waters of the Chukchi Sea</w:t>
      </w:r>
      <w:r w:rsidR="002C6F48" w:rsidRPr="00A70B6E">
        <w:rPr>
          <w:lang w:val="en-US"/>
        </w:rPr>
        <w:t xml:space="preserve">. </w:t>
      </w:r>
      <w:r w:rsidR="006E034B" w:rsidRPr="00A70B6E">
        <w:rPr>
          <w:lang w:val="en-US"/>
        </w:rPr>
        <w:t xml:space="preserve">It spans </w:t>
      </w:r>
      <w:r w:rsidR="00274537" w:rsidRPr="00A70B6E">
        <w:rPr>
          <w:highlight w:val="yellow"/>
          <w:lang w:val="en-US"/>
        </w:rPr>
        <w:t>1</w:t>
      </w:r>
      <w:r w:rsidR="003D4812" w:rsidRPr="00A70B6E">
        <w:rPr>
          <w:highlight w:val="yellow"/>
          <w:lang w:val="en-US"/>
        </w:rPr>
        <w:t>3</w:t>
      </w:r>
      <w:r w:rsidR="00274537" w:rsidRPr="00A70B6E">
        <w:rPr>
          <w:highlight w:val="yellow"/>
          <w:lang w:val="en-US"/>
        </w:rPr>
        <w:t xml:space="preserve"> degrees of latitude</w:t>
      </w:r>
      <w:r w:rsidR="00274537" w:rsidRPr="00A70B6E">
        <w:rPr>
          <w:lang w:val="en-US"/>
        </w:rPr>
        <w:t xml:space="preserve"> and extends more than 1,</w:t>
      </w:r>
      <w:r w:rsidR="00BF5CA0" w:rsidRPr="00A70B6E">
        <w:rPr>
          <w:lang w:val="en-US"/>
        </w:rPr>
        <w:t>5</w:t>
      </w:r>
      <w:r w:rsidR="00274537" w:rsidRPr="00A70B6E">
        <w:rPr>
          <w:lang w:val="en-US"/>
        </w:rPr>
        <w:t xml:space="preserve">00 kilometers from Alaska (USA) to Russia </w:t>
      </w:r>
      <w:r w:rsidR="00274537" w:rsidRPr="00A70B6E">
        <w:rPr>
          <w:highlight w:val="yellow"/>
          <w:lang w:val="en-US"/>
        </w:rPr>
        <w:t>(Fig</w:t>
      </w:r>
      <w:r w:rsidR="009E27C5" w:rsidRPr="00A70B6E">
        <w:rPr>
          <w:highlight w:val="yellow"/>
          <w:lang w:val="en-US"/>
        </w:rPr>
        <w:t>ure</w:t>
      </w:r>
      <w:r w:rsidR="00274537" w:rsidRPr="00A70B6E">
        <w:rPr>
          <w:highlight w:val="yellow"/>
          <w:lang w:val="en-US"/>
        </w:rPr>
        <w:t xml:space="preserve"> 1)</w:t>
      </w:r>
      <w:r w:rsidR="00274537" w:rsidRPr="00A70B6E">
        <w:rPr>
          <w:lang w:val="en-US"/>
        </w:rPr>
        <w:t xml:space="preserve">. This large, dynamic ecosystem boasts some of the highest level of marine productivity in the world, </w:t>
      </w:r>
      <w:r w:rsidR="00A430E8" w:rsidRPr="00A70B6E">
        <w:rPr>
          <w:lang w:val="en-US"/>
        </w:rPr>
        <w:t xml:space="preserve">supporting a US $1 billion commercial fishery and </w:t>
      </w:r>
      <w:r w:rsidR="00274537" w:rsidRPr="00A70B6E">
        <w:rPr>
          <w:lang w:val="en-US"/>
        </w:rPr>
        <w:t xml:space="preserve">providing the U.S. with </w:t>
      </w:r>
      <w:r w:rsidR="00A430E8" w:rsidRPr="00A70B6E">
        <w:rPr>
          <w:lang w:val="en-US"/>
        </w:rPr>
        <w:t>50% of its wild-caught seafood</w:t>
      </w:r>
      <w:r w:rsidR="00274537" w:rsidRPr="00A70B6E">
        <w:rPr>
          <w:lang w:val="en-US"/>
        </w:rPr>
        <w:t xml:space="preserve"> (</w:t>
      </w:r>
      <w:r w:rsidR="00274537" w:rsidRPr="00A70B6E">
        <w:rPr>
          <w:highlight w:val="yellow"/>
          <w:lang w:val="en-US"/>
        </w:rPr>
        <w:t>XXX</w:t>
      </w:r>
      <w:r w:rsidR="00274537" w:rsidRPr="00A70B6E">
        <w:rPr>
          <w:lang w:val="en-US"/>
        </w:rPr>
        <w:t>). The Bering Sea is comprised of a deep-water basin, an extensive and highly productive eastern continental shelf, and a narrow western shelf (Fig. 1</w:t>
      </w:r>
      <w:r w:rsidR="00B971EB" w:rsidRPr="00A70B6E">
        <w:rPr>
          <w:lang w:val="en-US"/>
        </w:rPr>
        <w:t xml:space="preserve">) </w:t>
      </w:r>
      <w:r w:rsidR="00B971EB" w:rsidRPr="00A70B6E">
        <w:rPr>
          <w:lang w:val="en-US"/>
        </w:rPr>
        <w:fldChar w:fldCharType="begin" w:fldLock="1"/>
      </w:r>
      <w:r w:rsidR="00A05012" w:rsidRPr="00A70B6E">
        <w:rPr>
          <w:lang w:val="en-US"/>
        </w:rPr>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rsidRPr="00A70B6E">
        <w:rPr>
          <w:lang w:val="en-US"/>
        </w:rPr>
        <w:fldChar w:fldCharType="separate"/>
      </w:r>
      <w:r w:rsidR="00631367" w:rsidRPr="00A70B6E">
        <w:rPr>
          <w:noProof/>
          <w:lang w:val="en-US"/>
        </w:rPr>
        <w:t>(Stabeno et al. 1999)</w:t>
      </w:r>
      <w:r w:rsidR="00B971EB" w:rsidRPr="00A70B6E">
        <w:rPr>
          <w:lang w:val="en-US"/>
        </w:rPr>
        <w:fldChar w:fldCharType="end"/>
      </w:r>
      <w:r w:rsidR="00274537" w:rsidRPr="00A70B6E">
        <w:rPr>
          <w:lang w:val="en-US"/>
        </w:rPr>
        <w:t xml:space="preserve">. </w:t>
      </w:r>
      <w:r w:rsidR="005810E2" w:rsidRPr="00A70B6E">
        <w:rPr>
          <w:lang w:val="en-US"/>
        </w:rPr>
        <w:t>W</w:t>
      </w:r>
      <w:r w:rsidR="00274537" w:rsidRPr="00A70B6E">
        <w:rPr>
          <w:lang w:val="en-US"/>
        </w:rPr>
        <w:t>e restricted our</w:t>
      </w:r>
      <w:r w:rsidR="005810E2" w:rsidRPr="00A70B6E">
        <w:rPr>
          <w:lang w:val="en-US"/>
        </w:rPr>
        <w:t xml:space="preserve"> analyses</w:t>
      </w:r>
      <w:r w:rsidR="00274537" w:rsidRPr="00A70B6E">
        <w:rPr>
          <w:lang w:val="en-US"/>
        </w:rPr>
        <w:t xml:space="preserve"> </w:t>
      </w:r>
      <w:r w:rsidR="00A22224" w:rsidRPr="00A70B6E">
        <w:rPr>
          <w:lang w:val="en-US"/>
        </w:rPr>
        <w:t xml:space="preserve">to the two continental shelves </w:t>
      </w:r>
      <w:r w:rsidR="005810E2" w:rsidRPr="00A70B6E">
        <w:rPr>
          <w:lang w:val="en-US"/>
        </w:rPr>
        <w:t>(</w:t>
      </w:r>
      <w:r w:rsidR="00274537" w:rsidRPr="00A70B6E">
        <w:rPr>
          <w:lang w:val="en-US"/>
        </w:rPr>
        <w:t>depths &lt; 200 meters</w:t>
      </w:r>
      <w:r w:rsidR="00A22224" w:rsidRPr="00A70B6E">
        <w:rPr>
          <w:lang w:val="en-US"/>
        </w:rPr>
        <w:t xml:space="preserve"> (m</w:t>
      </w:r>
      <w:r w:rsidR="00274537" w:rsidRPr="00A70B6E">
        <w:rPr>
          <w:lang w:val="en-US"/>
        </w:rPr>
        <w:t>)</w:t>
      </w:r>
      <w:r w:rsidR="005810E2" w:rsidRPr="00A70B6E">
        <w:rPr>
          <w:lang w:val="en-US"/>
        </w:rPr>
        <w:t>)</w:t>
      </w:r>
      <w:r w:rsidR="00274537" w:rsidRPr="00A70B6E">
        <w:rPr>
          <w:lang w:val="en-US"/>
        </w:rPr>
        <w:t xml:space="preserve"> because most </w:t>
      </w:r>
      <w:r w:rsidR="005810E2" w:rsidRPr="00A70B6E">
        <w:rPr>
          <w:lang w:val="en-US"/>
        </w:rPr>
        <w:t>NIS</w:t>
      </w:r>
      <w:r w:rsidR="00274537" w:rsidRPr="00A70B6E">
        <w:rPr>
          <w:lang w:val="en-US"/>
        </w:rPr>
        <w:t xml:space="preserve"> invade near-shore habitats </w:t>
      </w:r>
      <w:r w:rsidR="009A7F3D" w:rsidRPr="00A70B6E">
        <w:rPr>
          <w:lang w:val="en-US"/>
        </w:rPr>
        <w:fldChar w:fldCharType="begin" w:fldLock="1"/>
      </w:r>
      <w:r w:rsidR="009A7F3D" w:rsidRPr="00A70B6E">
        <w:rPr>
          <w:lang w:val="en-US"/>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rsidRPr="00A70B6E">
        <w:rPr>
          <w:lang w:val="en-US"/>
        </w:rPr>
        <w:fldChar w:fldCharType="separate"/>
      </w:r>
      <w:r w:rsidR="009A7F3D" w:rsidRPr="00A70B6E">
        <w:rPr>
          <w:noProof/>
          <w:lang w:val="en-US"/>
        </w:rPr>
        <w:t>(Ruiz et al. 2015)</w:t>
      </w:r>
      <w:r w:rsidR="009A7F3D" w:rsidRPr="00A70B6E">
        <w:rPr>
          <w:lang w:val="en-US"/>
        </w:rPr>
        <w:fldChar w:fldCharType="end"/>
      </w:r>
      <w:r w:rsidR="00274537" w:rsidRPr="00A70B6E">
        <w:rPr>
          <w:lang w:val="en-US"/>
        </w:rPr>
        <w:t xml:space="preserve">. Only four </w:t>
      </w:r>
      <w:r w:rsidR="005810E2" w:rsidRPr="00A70B6E">
        <w:rPr>
          <w:lang w:val="en-US"/>
        </w:rPr>
        <w:t>NIS</w:t>
      </w:r>
      <w:r w:rsidR="00274537" w:rsidRPr="00A70B6E">
        <w:rPr>
          <w:lang w:val="en-US"/>
        </w:rPr>
        <w:t xml:space="preserve"> have been reported in the Bering Sea: </w:t>
      </w:r>
      <w:proofErr w:type="spellStart"/>
      <w:r w:rsidR="00274537" w:rsidRPr="00A70B6E">
        <w:rPr>
          <w:i/>
          <w:lang w:val="en-US"/>
        </w:rPr>
        <w:t>Alosa</w:t>
      </w:r>
      <w:proofErr w:type="spellEnd"/>
      <w:r w:rsidR="00274537" w:rsidRPr="00A70B6E">
        <w:rPr>
          <w:i/>
          <w:lang w:val="en-US"/>
        </w:rPr>
        <w:t xml:space="preserve"> </w:t>
      </w:r>
      <w:proofErr w:type="spellStart"/>
      <w:r w:rsidR="00274537" w:rsidRPr="00A70B6E">
        <w:rPr>
          <w:i/>
          <w:lang w:val="en-US"/>
        </w:rPr>
        <w:t>sapidissima</w:t>
      </w:r>
      <w:proofErr w:type="spellEnd"/>
      <w:r w:rsidR="00274537" w:rsidRPr="00A70B6E">
        <w:rPr>
          <w:lang w:val="en-US"/>
        </w:rPr>
        <w:t xml:space="preserve">, </w:t>
      </w:r>
      <w:proofErr w:type="spellStart"/>
      <w:r w:rsidR="00274537" w:rsidRPr="00A70B6E">
        <w:rPr>
          <w:i/>
          <w:lang w:val="en-US"/>
        </w:rPr>
        <w:t>Caprella</w:t>
      </w:r>
      <w:proofErr w:type="spellEnd"/>
      <w:r w:rsidR="00274537" w:rsidRPr="00A70B6E">
        <w:rPr>
          <w:i/>
          <w:lang w:val="en-US"/>
        </w:rPr>
        <w:t xml:space="preserve"> </w:t>
      </w:r>
      <w:proofErr w:type="spellStart"/>
      <w:r w:rsidR="00274537" w:rsidRPr="00A70B6E">
        <w:rPr>
          <w:i/>
          <w:lang w:val="en-US"/>
        </w:rPr>
        <w:t>mutica</w:t>
      </w:r>
      <w:proofErr w:type="spellEnd"/>
      <w:r w:rsidR="00274537" w:rsidRPr="00A70B6E">
        <w:rPr>
          <w:lang w:val="en-US"/>
        </w:rPr>
        <w:t xml:space="preserve">, </w:t>
      </w:r>
      <w:r w:rsidR="00274537" w:rsidRPr="00A70B6E">
        <w:rPr>
          <w:i/>
          <w:lang w:val="en-US"/>
        </w:rPr>
        <w:t xml:space="preserve">Mya </w:t>
      </w:r>
      <w:proofErr w:type="spellStart"/>
      <w:r w:rsidR="00274537" w:rsidRPr="00A70B6E">
        <w:rPr>
          <w:i/>
          <w:lang w:val="en-US"/>
        </w:rPr>
        <w:t>arenaria</w:t>
      </w:r>
      <w:proofErr w:type="spellEnd"/>
      <w:r w:rsidR="00274537" w:rsidRPr="00A70B6E">
        <w:rPr>
          <w:lang w:val="en-US"/>
        </w:rPr>
        <w:t xml:space="preserve">, and </w:t>
      </w:r>
      <w:r w:rsidR="00274537" w:rsidRPr="00A70B6E">
        <w:rPr>
          <w:i/>
          <w:lang w:val="en-US"/>
        </w:rPr>
        <w:t xml:space="preserve">Salmo </w:t>
      </w:r>
      <w:proofErr w:type="spellStart"/>
      <w:r w:rsidR="00274537" w:rsidRPr="00A70B6E">
        <w:rPr>
          <w:i/>
          <w:lang w:val="en-US"/>
        </w:rPr>
        <w:t>salar</w:t>
      </w:r>
      <w:proofErr w:type="spellEnd"/>
      <w:r w:rsidR="00514A02" w:rsidRPr="00A70B6E">
        <w:rPr>
          <w:lang w:val="en-US"/>
        </w:rPr>
        <w:t xml:space="preserve"> (</w:t>
      </w:r>
      <w:proofErr w:type="spellStart"/>
      <w:r w:rsidR="00514A02" w:rsidRPr="00A70B6E">
        <w:rPr>
          <w:lang w:val="en-US"/>
        </w:rPr>
        <w:t>Fofonoff</w:t>
      </w:r>
      <w:proofErr w:type="spellEnd"/>
      <w:r w:rsidR="00514A02" w:rsidRPr="00A70B6E">
        <w:rPr>
          <w:lang w:val="en-US"/>
        </w:rPr>
        <w:t xml:space="preserve"> et al. 2003</w:t>
      </w:r>
      <w:r w:rsidR="00BF1ED0" w:rsidRPr="00A70B6E">
        <w:rPr>
          <w:lang w:val="en-US"/>
        </w:rPr>
        <w:t xml:space="preserve">; see Powers et al. </w:t>
      </w:r>
      <w:r w:rsidR="00BF1ED0" w:rsidRPr="00A70B6E">
        <w:rPr>
          <w:lang w:val="en-US"/>
        </w:rPr>
        <w:fldChar w:fldCharType="begin" w:fldLock="1"/>
      </w:r>
      <w:r w:rsidR="00B9410D"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rsidRPr="00A70B6E">
        <w:rPr>
          <w:lang w:val="en-US"/>
        </w:rPr>
        <w:fldChar w:fldCharType="separate"/>
      </w:r>
      <w:r w:rsidR="00BF1ED0" w:rsidRPr="00A70B6E">
        <w:rPr>
          <w:noProof/>
          <w:lang w:val="en-US"/>
        </w:rPr>
        <w:t>(2006)</w:t>
      </w:r>
      <w:r w:rsidR="00BF1ED0" w:rsidRPr="00A70B6E">
        <w:rPr>
          <w:lang w:val="en-US"/>
        </w:rPr>
        <w:fldChar w:fldCharType="end"/>
      </w:r>
      <w:r w:rsidR="00BF1ED0" w:rsidRPr="00A70B6E">
        <w:rPr>
          <w:lang w:val="en-US"/>
        </w:rPr>
        <w:t xml:space="preserve"> for a discussion on the history of </w:t>
      </w:r>
      <w:r w:rsidR="00BF1ED0" w:rsidRPr="00A70B6E">
        <w:rPr>
          <w:i/>
          <w:lang w:val="en-US"/>
        </w:rPr>
        <w:t xml:space="preserve">M. </w:t>
      </w:r>
      <w:proofErr w:type="spellStart"/>
      <w:r w:rsidR="00BF1ED0" w:rsidRPr="00A70B6E">
        <w:rPr>
          <w:i/>
          <w:lang w:val="en-US"/>
        </w:rPr>
        <w:t>arenaria</w:t>
      </w:r>
      <w:proofErr w:type="spellEnd"/>
      <w:r w:rsidR="00BF1ED0" w:rsidRPr="00A70B6E">
        <w:rPr>
          <w:i/>
          <w:lang w:val="en-US"/>
        </w:rPr>
        <w:t xml:space="preserve"> </w:t>
      </w:r>
      <w:r w:rsidR="00BF1ED0" w:rsidRPr="00A70B6E">
        <w:rPr>
          <w:lang w:val="en-US"/>
        </w:rPr>
        <w:t>in Alaska</w:t>
      </w:r>
      <w:r w:rsidR="00514A02" w:rsidRPr="00A70B6E">
        <w:rPr>
          <w:lang w:val="en-US"/>
        </w:rPr>
        <w:t>)</w:t>
      </w:r>
      <w:r w:rsidR="00274537" w:rsidRPr="00A70B6E">
        <w:rPr>
          <w:lang w:val="en-US"/>
        </w:rPr>
        <w:t xml:space="preserve">. Of these, only </w:t>
      </w:r>
      <w:r w:rsidR="00274537" w:rsidRPr="00A70B6E">
        <w:rPr>
          <w:i/>
          <w:lang w:val="en-US"/>
        </w:rPr>
        <w:t xml:space="preserve">C. </w:t>
      </w:r>
      <w:proofErr w:type="spellStart"/>
      <w:r w:rsidR="00274537" w:rsidRPr="00A70B6E">
        <w:rPr>
          <w:i/>
          <w:lang w:val="en-US"/>
        </w:rPr>
        <w:t>mutica</w:t>
      </w:r>
      <w:proofErr w:type="spellEnd"/>
      <w:r w:rsidR="00274537" w:rsidRPr="00A70B6E">
        <w:rPr>
          <w:i/>
          <w:lang w:val="en-US"/>
        </w:rPr>
        <w:t xml:space="preserve"> </w:t>
      </w:r>
      <w:r w:rsidR="00274537" w:rsidRPr="00A70B6E">
        <w:rPr>
          <w:lang w:val="en-US"/>
        </w:rPr>
        <w:t xml:space="preserve">and </w:t>
      </w:r>
      <w:r w:rsidR="00274537" w:rsidRPr="00A70B6E">
        <w:rPr>
          <w:i/>
          <w:lang w:val="en-US"/>
        </w:rPr>
        <w:t xml:space="preserve">M. </w:t>
      </w:r>
      <w:proofErr w:type="spellStart"/>
      <w:r w:rsidR="00274537" w:rsidRPr="00A70B6E">
        <w:rPr>
          <w:i/>
          <w:lang w:val="en-US"/>
        </w:rPr>
        <w:t>arenaria</w:t>
      </w:r>
      <w:proofErr w:type="spellEnd"/>
      <w:r w:rsidR="00274537" w:rsidRPr="00A70B6E">
        <w:rPr>
          <w:i/>
          <w:lang w:val="en-US"/>
        </w:rPr>
        <w:t xml:space="preserve"> </w:t>
      </w:r>
      <w:r w:rsidR="00274537" w:rsidRPr="00A70B6E">
        <w:rPr>
          <w:lang w:val="en-US"/>
        </w:rPr>
        <w:t>have established populations</w:t>
      </w:r>
      <w:r w:rsidR="00514A02" w:rsidRPr="00A70B6E">
        <w:rPr>
          <w:lang w:val="en-US"/>
        </w:rPr>
        <w:t xml:space="preserve"> </w:t>
      </w:r>
      <w:r w:rsidR="00514A02" w:rsidRPr="00A70B6E">
        <w:rPr>
          <w:lang w:val="en-US"/>
        </w:rPr>
        <w:fldChar w:fldCharType="begin" w:fldLock="1"/>
      </w:r>
      <w:r w:rsidR="00BF1ED0"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rsidRPr="00A70B6E">
        <w:rPr>
          <w:lang w:val="en-US"/>
        </w:rPr>
        <w:fldChar w:fldCharType="separate"/>
      </w:r>
      <w:r w:rsidR="00514A02" w:rsidRPr="00A70B6E">
        <w:rPr>
          <w:noProof/>
          <w:lang w:val="en-US"/>
        </w:rPr>
        <w:t>(Ashton et al. 2008)</w:t>
      </w:r>
      <w:r w:rsidR="00514A02" w:rsidRPr="00A70B6E">
        <w:rPr>
          <w:lang w:val="en-US"/>
        </w:rPr>
        <w:fldChar w:fldCharType="end"/>
      </w:r>
      <w:r w:rsidR="00274537" w:rsidRPr="00A70B6E">
        <w:rPr>
          <w:lang w:val="en-US"/>
        </w:rPr>
        <w:t>.</w:t>
      </w:r>
      <w:r w:rsidR="005810E2" w:rsidRPr="00A70B6E">
        <w:rPr>
          <w:lang w:val="en-US"/>
        </w:rPr>
        <w:t xml:space="preserve"> </w:t>
      </w:r>
      <w:r w:rsidR="008D1449" w:rsidRPr="00477824">
        <w:rPr>
          <w:highlight w:val="cyan"/>
          <w:lang w:val="en-US"/>
        </w:rPr>
        <w:t xml:space="preserve">Most </w:t>
      </w:r>
      <w:r w:rsidR="005810E2" w:rsidRPr="00477824">
        <w:rPr>
          <w:highlight w:val="cyan"/>
          <w:lang w:val="en-US"/>
        </w:rPr>
        <w:t xml:space="preserve">vessel traffic </w:t>
      </w:r>
      <w:r w:rsidR="008D1449" w:rsidRPr="00477824">
        <w:rPr>
          <w:highlight w:val="cyan"/>
          <w:lang w:val="en-US"/>
        </w:rPr>
        <w:t xml:space="preserve">in the Bering Sea comes from commercial vessels, specifically traffic </w:t>
      </w:r>
      <w:r w:rsidR="005810E2" w:rsidRPr="00477824">
        <w:rPr>
          <w:highlight w:val="cyan"/>
          <w:lang w:val="en-US"/>
        </w:rPr>
        <w:t>from oil tankers</w:t>
      </w:r>
    </w:p>
    <w:p w14:paraId="120A962E" w14:textId="5DE1BDD1" w:rsidR="00723773" w:rsidRPr="00A70B6E" w:rsidRDefault="00BB5655" w:rsidP="00BB5655">
      <w:pPr>
        <w:pStyle w:val="Heading2"/>
      </w:pPr>
      <w:bookmarkStart w:id="30" w:name="_hngxq6xkmksq" w:colFirst="0" w:colLast="0"/>
      <w:bookmarkStart w:id="31" w:name="_7quuthb2m275" w:colFirst="0" w:colLast="0"/>
      <w:bookmarkEnd w:id="30"/>
      <w:bookmarkEnd w:id="31"/>
      <w:r w:rsidRPr="00A70B6E">
        <w:t xml:space="preserve">Defining </w:t>
      </w:r>
      <w:r w:rsidR="004D0EA5" w:rsidRPr="00A70B6E">
        <w:t xml:space="preserve">taxa-specific </w:t>
      </w:r>
      <w:r w:rsidRPr="00A70B6E">
        <w:t>tolerances</w:t>
      </w:r>
    </w:p>
    <w:p w14:paraId="78B77499" w14:textId="0921DA5F"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nearby marine ecoregions (</w:t>
      </w:r>
      <w:proofErr w:type="spellStart"/>
      <w:r w:rsidRPr="00A70B6E">
        <w:rPr>
          <w:i/>
          <w:lang w:val="en-US"/>
        </w:rPr>
        <w:t>sensu</w:t>
      </w:r>
      <w:proofErr w:type="spellEnd"/>
      <w:r w:rsidRPr="00A70B6E">
        <w:rPr>
          <w:i/>
          <w:lang w:val="en-US"/>
        </w:rPr>
        <w:t xml:space="preserve"> </w:t>
      </w:r>
      <w:r w:rsidRPr="00A70B6E">
        <w:rPr>
          <w:lang w:val="en-US"/>
        </w:rPr>
        <w:t xml:space="preserve">Spalding et al. 2007). The taxa list was developed by downloading and digitizing occurrence records from the National Exotic Marine and Estuarine Species Information System (NEMESIS; </w:t>
      </w:r>
      <w:commentRangeStart w:id="32"/>
      <w:proofErr w:type="spellStart"/>
      <w:r w:rsidRPr="00A70B6E">
        <w:rPr>
          <w:highlight w:val="yellow"/>
          <w:lang w:val="en-US"/>
        </w:rPr>
        <w:t>Fofonoff</w:t>
      </w:r>
      <w:proofErr w:type="spellEnd"/>
      <w:r w:rsidRPr="00A70B6E">
        <w:rPr>
          <w:highlight w:val="yellow"/>
          <w:lang w:val="en-US"/>
        </w:rPr>
        <w:t xml:space="preserve"> et al. 2003</w:t>
      </w:r>
      <w:commentRangeEnd w:id="32"/>
      <w:r w:rsidRPr="00A70B6E">
        <w:rPr>
          <w:rStyle w:val="CommentReference"/>
          <w:rFonts w:ascii="Arial" w:eastAsia="Arial" w:hAnsi="Arial" w:cs="Arial"/>
          <w:color w:val="000000"/>
          <w:lang w:val="en-US" w:eastAsia="en-US"/>
        </w:rPr>
        <w:commentReference w:id="32"/>
      </w:r>
      <w:r w:rsidRPr="00A70B6E">
        <w:rPr>
          <w:lang w:val="en-US"/>
        </w:rPr>
        <w:t>) and the Nonindigenous Aquatic Species Database (</w:t>
      </w:r>
      <w:r w:rsidRPr="00A70B6E">
        <w:rPr>
          <w:highlight w:val="yellow"/>
          <w:lang w:val="en-US"/>
        </w:rPr>
        <w:t>Fuller and Benson 2013</w:t>
      </w:r>
      <w:r w:rsidRPr="00A70B6E">
        <w:rPr>
          <w:lang w:val="en-US"/>
        </w:rPr>
        <w:t xml:space="preserve">). Given the time required for ranking, the list was subset to </w:t>
      </w:r>
      <w:r w:rsidRPr="00A70B6E">
        <w:rPr>
          <w:lang w:val="en-US"/>
        </w:rPr>
        <w:lastRenderedPageBreak/>
        <w:t xml:space="preserve">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euryhaline species with a minimum survival salinity tolerance ≥30 parts per trillion (ppt). The most common taxonomic groups were Crustacea (N=15), Mollusca (N=11), and </w:t>
      </w:r>
      <w:proofErr w:type="spellStart"/>
      <w:r w:rsidRPr="00A70B6E">
        <w:rPr>
          <w:lang w:val="en-US"/>
        </w:rPr>
        <w:t>Tunicata</w:t>
      </w:r>
      <w:proofErr w:type="spellEnd"/>
      <w:r w:rsidRPr="00A70B6E">
        <w:rPr>
          <w:lang w:val="en-US"/>
        </w:rPr>
        <w:t xml:space="preserve"> (N=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All taxa used at least one anthropogenic vector (e.g. ballast water, biofouling, intentional introductions) for transport (</w:t>
      </w:r>
      <w:r w:rsidRPr="00A70B6E">
        <w:rPr>
          <w:highlight w:val="yellow"/>
          <w:lang w:val="en-US"/>
        </w:rPr>
        <w:t>Reimer et al. 2017</w:t>
      </w:r>
      <w:r w:rsidRPr="00A70B6E">
        <w:rPr>
          <w:lang w:val="en-US"/>
        </w:rPr>
        <w:t>).</w:t>
      </w:r>
    </w:p>
    <w:p w14:paraId="7A58193D" w14:textId="3402C4BC"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commentRangeStart w:id="33"/>
      <w:r w:rsidRPr="00A70B6E">
        <w:rPr>
          <w:highlight w:val="cyan"/>
          <w:lang w:val="en-US"/>
        </w:rPr>
        <w:t>reproductive</w:t>
      </w:r>
      <w:r w:rsidRPr="00A70B6E">
        <w:rPr>
          <w:lang w:val="en-US"/>
        </w:rPr>
        <w:t xml:space="preserve"> </w:t>
      </w:r>
      <w:commentRangeEnd w:id="33"/>
      <w:r w:rsidRPr="00A70B6E">
        <w:rPr>
          <w:rStyle w:val="CommentReference"/>
          <w:rFonts w:ascii="Arial" w:eastAsia="Arial" w:hAnsi="Arial" w:cs="Arial"/>
          <w:color w:val="000000"/>
          <w:lang w:val="en-US" w:eastAsia="en-US"/>
        </w:rPr>
        <w:commentReference w:id="33"/>
      </w:r>
      <w:r w:rsidRPr="00A70B6E">
        <w:rPr>
          <w:lang w:val="en-US"/>
        </w:rPr>
        <w:t>tolerances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Pr="00A70B6E">
        <w:rPr>
          <w:lang w:val="en-US"/>
        </w:rPr>
        <w:t xml:space="preserve">were therefore </w:t>
      </w:r>
      <w:proofErr w:type="spellStart"/>
      <w:r w:rsidRPr="00A70B6E">
        <w:rPr>
          <w:lang w:val="en-US"/>
        </w:rPr>
        <w:t>defned</w:t>
      </w:r>
      <w:proofErr w:type="spellEnd"/>
      <w:r w:rsidRPr="00A70B6E">
        <w:rPr>
          <w:lang w:val="en-US"/>
        </w:rPr>
        <w:t xml:space="preserve">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7535BA" w:rsidRPr="00A70B6E">
        <w:rPr>
          <w:highlight w:val="cyan"/>
          <w:lang w:val="en-US"/>
        </w:rPr>
        <w:t>establishment</w:t>
      </w:r>
      <w:r w:rsidR="007535BA" w:rsidRPr="00A70B6E">
        <w:rPr>
          <w:lang w:val="en-US"/>
        </w:rPr>
        <w:t xml:space="preserve"> 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34" w:name="_65lsst1yvtve" w:colFirst="0" w:colLast="0"/>
      <w:bookmarkEnd w:id="34"/>
      <w:r w:rsidRPr="00A70B6E">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w:t>
      </w:r>
      <w:r w:rsidR="007437AB" w:rsidRPr="00A70B6E">
        <w:rPr>
          <w:color w:val="000000" w:themeColor="text1"/>
          <w:lang w:val="en-US"/>
        </w:rPr>
        <w:lastRenderedPageBreak/>
        <w:t>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35"/>
      <w:r w:rsidRPr="00A70B6E">
        <w:rPr>
          <w:rFonts w:eastAsia="Calibri"/>
          <w:highlight w:val="cyan"/>
          <w:lang w:val="en-US"/>
        </w:rPr>
        <w:t>future</w:t>
      </w:r>
      <w:commentRangeEnd w:id="35"/>
      <w:r w:rsidRPr="00A70B6E">
        <w:rPr>
          <w:rStyle w:val="CommentReference"/>
          <w:sz w:val="24"/>
          <w:szCs w:val="24"/>
          <w:lang w:val="en-US"/>
        </w:rPr>
        <w:commentReference w:id="35"/>
      </w:r>
      <w:r w:rsidRPr="00A70B6E">
        <w:rPr>
          <w:rFonts w:eastAsia="Calibri"/>
          <w:lang w:val="en-US"/>
        </w:rPr>
        <w:t xml:space="preserve"> (2030-2039)</w:t>
      </w:r>
      <w:bookmarkStart w:id="36" w:name="_4v4jhbwuqx9t" w:colFirst="0" w:colLast="0"/>
      <w:bookmarkEnd w:id="36"/>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7" w:name="_go101y7lehct" w:colFirst="0" w:colLast="0"/>
      <w:bookmarkEnd w:id="37"/>
    </w:p>
    <w:p w14:paraId="0D5FB968" w14:textId="7439AFCA"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8"/>
      <w:r w:rsidRPr="00A70B6E">
        <w:rPr>
          <w:rFonts w:ascii="Times New Roman" w:hAnsi="Times New Roman" w:cs="Times New Roman"/>
          <w:sz w:val="24"/>
          <w:szCs w:val="24"/>
        </w:rPr>
        <w:t xml:space="preserve">1) year-round survival, 2) weekly survival, and 3) weekly reproduction. </w:t>
      </w:r>
      <w:commentRangeEnd w:id="38"/>
      <w:r w:rsidR="004D0EA5" w:rsidRPr="00A70B6E">
        <w:rPr>
          <w:rStyle w:val="CommentReference"/>
        </w:rPr>
        <w:commentReference w:id="38"/>
      </w:r>
      <w:r w:rsidRPr="00A70B6E">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xml:space="preserve">. All analyses were conducted in R version 3.3.2 (R Core Team 2016) with support 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9" w:name="_tsqvpqt531zu" w:colFirst="0" w:colLast="0"/>
      <w:bookmarkEnd w:id="39"/>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w:t>
      </w:r>
      <w:r w:rsidR="0086791D" w:rsidRPr="00A70B6E">
        <w:rPr>
          <w:color w:val="000000" w:themeColor="text1"/>
          <w:lang w:val="en-US"/>
        </w:rPr>
        <w:lastRenderedPageBreak/>
        <w:t xml:space="preserve">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40"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41"/>
      <w:commentRangeStart w:id="42"/>
      <w:del w:id="43"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41"/>
        <w:r w:rsidR="002440E1" w:rsidRPr="00A70B6E" w:rsidDel="00E32670">
          <w:rPr>
            <w:rStyle w:val="CommentReference"/>
            <w:sz w:val="24"/>
            <w:szCs w:val="24"/>
            <w:lang w:val="en-US"/>
          </w:rPr>
          <w:commentReference w:id="41"/>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44"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42"/>
      <w:r w:rsidR="009E27C5" w:rsidRPr="00A70B6E">
        <w:rPr>
          <w:rStyle w:val="CommentReference"/>
          <w:rFonts w:ascii="Arial" w:eastAsia="Arial" w:hAnsi="Arial" w:cs="Arial"/>
          <w:color w:val="000000"/>
          <w:lang w:val="en-US" w:eastAsia="en-US"/>
        </w:rPr>
        <w:commentReference w:id="42"/>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45" w:name="_rop02eo1ktca" w:colFirst="0" w:colLast="0"/>
      <w:bookmarkEnd w:id="45"/>
      <w:r w:rsidRPr="00A70B6E">
        <w:rPr>
          <w:highlight w:val="cyan"/>
        </w:rPr>
        <w:t>Reproducti</w:t>
      </w:r>
      <w:r w:rsidRPr="00A70B6E">
        <w:t>on</w:t>
      </w:r>
      <w:r w:rsidR="00874591" w:rsidRPr="00A70B6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46" w:name="_3wi5gvsme5f5" w:colFirst="0" w:colLast="0"/>
      <w:bookmarkEnd w:id="46"/>
      <w:r w:rsidRPr="00A70B6E">
        <w:t>Vessel traffic</w:t>
      </w:r>
    </w:p>
    <w:p w14:paraId="7CE7E36F" w14:textId="25D0E8A4"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Gu 2014) in R Statistical Software version 3.3.2 (R Core Team 2016).</w:t>
      </w:r>
    </w:p>
    <w:p w14:paraId="7BD2CAC9" w14:textId="5D04C89B" w:rsidR="00723773" w:rsidRPr="00A70B6E" w:rsidRDefault="00874591" w:rsidP="00DA0128">
      <w:pPr>
        <w:spacing w:line="360" w:lineRule="auto"/>
        <w:contextualSpacing/>
        <w:rPr>
          <w:rFonts w:eastAsia="Arial Unicode MS"/>
          <w:lang w:val="en-US"/>
        </w:rPr>
      </w:pPr>
      <w:r w:rsidRPr="00A70B6E">
        <w:rPr>
          <w:lang w:val="en-US"/>
        </w:rPr>
        <w:lastRenderedPageBreak/>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8D1449" w:rsidRPr="00A70B6E">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2779610"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69134C" w:rsidRPr="00A70B6E">
        <w:rPr>
          <w:lang w:val="en-US"/>
        </w:rPr>
        <w:t xml:space="preserve">n the BSAI and the GOA </w:t>
      </w:r>
      <w:r w:rsidR="00874591" w:rsidRPr="00A70B6E">
        <w:rPr>
          <w:lang w:val="en-US"/>
        </w:rPr>
        <w:t xml:space="preserve">(Spalding 2016).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512BD4B0"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NBIC and the VMS databases, but are not easily queried because ‘Fishing’ is not a vessel type category in the NBIC database. To identify 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7" w:name="_5gdnwtfpo87" w:colFirst="0" w:colLast="0"/>
      <w:bookmarkEnd w:id="47"/>
      <w:r w:rsidRPr="00A70B6E">
        <w:lastRenderedPageBreak/>
        <w:t xml:space="preserve">Results </w:t>
      </w:r>
    </w:p>
    <w:p w14:paraId="6A3C351C" w14:textId="1D77D563" w:rsidR="00723773" w:rsidRPr="00A70B6E" w:rsidRDefault="00874591" w:rsidP="00CA4945">
      <w:pPr>
        <w:spacing w:before="200" w:line="360" w:lineRule="auto"/>
        <w:contextualSpacing/>
        <w:rPr>
          <w:highlight w:val="white"/>
          <w:u w:val="single"/>
          <w:lang w:val="en-US"/>
        </w:rPr>
      </w:pPr>
      <w:r w:rsidRPr="00A70B6E">
        <w:rPr>
          <w:color w:val="FF0000"/>
          <w:lang w:val="en-US"/>
        </w:rPr>
        <w:t>Describe max/min water temperature threshold (minimum temperature thresholds ranged from -2C to …)</w:t>
      </w:r>
      <w:r w:rsidR="0021164D" w:rsidRPr="00A70B6E">
        <w:rPr>
          <w:highlight w:val="yellow"/>
          <w:lang w:val="en-US"/>
        </w:rPr>
        <w:t xml:space="preserve"> talk about median? summer temps. </w:t>
      </w:r>
      <w:r w:rsidR="00AC39F9" w:rsidRPr="00A70B6E">
        <w:rPr>
          <w:lang w:val="en-US"/>
        </w:rPr>
        <w:t xml:space="preserve">. </w:t>
      </w:r>
      <w:commentRangeStart w:id="48"/>
      <w:ins w:id="49" w:author="Amanda Droghini" w:date="2018-02-08T21:44:00Z">
        <w:r w:rsidR="00AC39F9" w:rsidRPr="00A70B6E">
          <w:rPr>
            <w:lang w:val="en-US"/>
          </w:rPr>
          <w:t>1/3 of the taxa we considered had minimum temperature toleranc</w:t>
        </w:r>
      </w:ins>
      <w:ins w:id="50" w:author="Amanda Droghini" w:date="2018-02-08T21:45:00Z">
        <w:r w:rsidR="00AC39F9" w:rsidRPr="00A70B6E">
          <w:rPr>
            <w:lang w:val="en-US"/>
          </w:rPr>
          <w:t>es</w:t>
        </w:r>
      </w:ins>
      <w:ins w:id="51" w:author="Amanda Droghini" w:date="2018-02-08T21:44:00Z">
        <w:r w:rsidR="00AC39F9" w:rsidRPr="00A70B6E">
          <w:rPr>
            <w:lang w:val="en-US"/>
          </w:rPr>
          <w:t xml:space="preserve"> </w:t>
        </w:r>
      </w:ins>
      <w:ins w:id="52" w:author="Amanda Droghini" w:date="2018-02-08T21:45:00Z">
        <w:r w:rsidR="00AC39F9" w:rsidRPr="00A70B6E">
          <w:rPr>
            <w:lang w:val="en-US"/>
          </w:rPr>
          <w:t>of 0C</w:t>
        </w:r>
      </w:ins>
      <w:r w:rsidR="0033218A">
        <w:rPr>
          <w:lang w:val="en-US"/>
        </w:rPr>
        <w:t xml:space="preserve"> – yes briefly described median, range of min. temp. tolerances for species. This is important to give idea of </w:t>
      </w:r>
      <w:r w:rsidR="00E34CE5">
        <w:rPr>
          <w:lang w:val="en-US"/>
        </w:rPr>
        <w:t xml:space="preserve">data </w:t>
      </w:r>
      <w:r w:rsidR="0033218A">
        <w:rPr>
          <w:lang w:val="en-US"/>
        </w:rPr>
        <w:t>range.</w:t>
      </w:r>
      <w:ins w:id="53" w:author="Amanda Droghini" w:date="2018-02-08T21:45:00Z">
        <w:r w:rsidR="00AC39F9" w:rsidRPr="00A70B6E">
          <w:rPr>
            <w:lang w:val="en-US"/>
          </w:rPr>
          <w:t xml:space="preserve"> </w:t>
        </w:r>
        <w:commentRangeEnd w:id="48"/>
        <w:r w:rsidR="00AC39F9" w:rsidRPr="00A70B6E">
          <w:rPr>
            <w:rStyle w:val="CommentReference"/>
            <w:lang w:val="en-US"/>
          </w:rPr>
          <w:commentReference w:id="48"/>
        </w:r>
      </w:ins>
      <w:r w:rsidR="00E8006B" w:rsidRPr="00A70B6E">
        <w:rPr>
          <w:lang w:val="en-US"/>
        </w:rPr>
        <w:t xml:space="preserve"> When averaged across the three ROMS, current (2003-2013) maximum water temperatures never exceeded 16.27°C (minimum: 3.77°C). By mid-century (2030-2039), water temperatures maximums are expected to increase by 2.34°C on average, with maximum temperatures in the Bering Sea projected to reach 18.62°C (minimum: 5.42°C) (see also Hermann et al. 2016).</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306BB9E1" w:rsidR="00593EEE" w:rsidRPr="00A70B6E" w:rsidRDefault="00593EEE" w:rsidP="00FE742F">
      <w:pPr>
        <w:spacing w:before="200" w:line="360" w:lineRule="auto"/>
        <w:contextualSpacing/>
        <w:rPr>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54"/>
      <w:r w:rsidR="00415C24" w:rsidRPr="00A70B6E">
        <w:rPr>
          <w:rFonts w:eastAsia="Calibri"/>
          <w:lang w:val="en-US"/>
        </w:rPr>
        <w:t>76.6%</w:t>
      </w:r>
      <w:commentRangeEnd w:id="54"/>
      <w:r w:rsidR="00415C24" w:rsidRPr="00A70B6E">
        <w:rPr>
          <w:rStyle w:val="CommentReference"/>
          <w:rFonts w:ascii="Arial" w:eastAsia="Arial" w:hAnsi="Arial" w:cs="Arial"/>
          <w:color w:val="000000"/>
          <w:lang w:val="en-US" w:eastAsia="en-US"/>
        </w:rPr>
        <w:commentReference w:id="54"/>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t>Weekly Survival</w:t>
      </w:r>
    </w:p>
    <w:p w14:paraId="399BC9B2" w14:textId="3E3ADC58" w:rsidR="00BB5655" w:rsidRPr="00A70B6E" w:rsidRDefault="00415C24" w:rsidP="009E27C5">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Start w:id="55"/>
      <w:r w:rsidRPr="00A70B6E">
        <w:rPr>
          <w:rFonts w:eastAsia="Calibri"/>
          <w:lang w:val="en-US"/>
        </w:rPr>
        <w:t>Species with max salinity tolerances &lt;=30ppt have little survival habitat.</w:t>
      </w:r>
      <w:commentRangeEnd w:id="55"/>
      <w:r w:rsidRPr="00A70B6E">
        <w:rPr>
          <w:rStyle w:val="CommentReference"/>
          <w:rFonts w:ascii="Arial" w:eastAsia="Arial" w:hAnsi="Arial" w:cs="Arial"/>
          <w:color w:val="000000"/>
          <w:lang w:val="en-US" w:eastAsia="en-US"/>
        </w:rPr>
        <w:commentReference w:id="55"/>
      </w:r>
    </w:p>
    <w:p w14:paraId="2895873C" w14:textId="77777777" w:rsidR="00BB5655" w:rsidRPr="00A70B6E" w:rsidRDefault="00BB5655" w:rsidP="00CA4945">
      <w:pPr>
        <w:spacing w:before="200" w:line="360" w:lineRule="auto"/>
        <w:contextualSpacing/>
        <w:rPr>
          <w:lang w:val="en-US"/>
        </w:rPr>
      </w:pPr>
    </w:p>
    <w:p w14:paraId="3F116B7C" w14:textId="05F47DAB" w:rsidR="00723773" w:rsidRPr="00A70B6E" w:rsidDel="00E25C44" w:rsidRDefault="00874591" w:rsidP="00E8006B">
      <w:pPr>
        <w:pStyle w:val="Heading2"/>
        <w:rPr>
          <w:del w:id="56" w:author="Amanda Droghini" w:date="2018-02-04T09:17:00Z"/>
        </w:rPr>
      </w:pPr>
      <w:del w:id="57" w:author="Amanda Droghini" w:date="2018-02-04T09:17:00Z">
        <w:r w:rsidRPr="00A70B6E" w:rsidDel="00E25C44">
          <w:lastRenderedPageBreak/>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A70B6E" w:rsidRDefault="00874591" w:rsidP="00E8006B">
      <w:pPr>
        <w:pStyle w:val="Heading2"/>
        <w:rPr>
          <w:highlight w:val="white"/>
        </w:rPr>
      </w:pPr>
      <w:r w:rsidRPr="00A70B6E">
        <w:rPr>
          <w:highlight w:val="white"/>
        </w:rPr>
        <w:t>Reproduction</w:t>
      </w:r>
    </w:p>
    <w:p w14:paraId="5C54362F" w14:textId="11737C80" w:rsidR="00E8006B" w:rsidRPr="00A70B6E" w:rsidRDefault="00E8006B" w:rsidP="00E8006B">
      <w:pPr>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Pr="00A70B6E">
        <w:rPr>
          <w:lang w:val="en-US"/>
        </w:rPr>
        <w:t>.</w:t>
      </w:r>
    </w:p>
    <w:p w14:paraId="25AF9CEA" w14:textId="03BA0C01"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p>
    <w:p w14:paraId="5B46D5BD" w14:textId="1D8C7676" w:rsidR="00723773" w:rsidRPr="00A70B6E" w:rsidRDefault="00874591" w:rsidP="00E8006B">
      <w:pPr>
        <w:pStyle w:val="Heading2"/>
        <w:rPr>
          <w:highlight w:val="white"/>
        </w:rPr>
      </w:pPr>
      <w:r w:rsidRPr="00A70B6E">
        <w:rPr>
          <w:highlight w:val="white"/>
        </w:rPr>
        <w:t>Vessel traffic</w:t>
      </w:r>
    </w:p>
    <w:p w14:paraId="429C303F" w14:textId="10A3DEEB" w:rsidR="0034065B" w:rsidRPr="00A70B6E" w:rsidRDefault="00874591" w:rsidP="00DA0128">
      <w:pPr>
        <w:spacing w:before="200" w:line="360" w:lineRule="auto"/>
        <w:contextualSpacing/>
        <w:rPr>
          <w:rFonts w:eastAsia="Calibri"/>
          <w:highlight w:val="white"/>
          <w:lang w:val="en-US"/>
        </w:rPr>
      </w:pPr>
      <w:r w:rsidRPr="00A70B6E">
        <w:rPr>
          <w:rFonts w:eastAsia="Calibri"/>
          <w:highlight w:val="white"/>
          <w:lang w:val="en-US"/>
        </w:rPr>
        <w:t xml:space="preserve">T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del w:id="58" w:author="Amanda Droghini" w:date="2018-02-17T09:00:00Z">
        <w:r w:rsidRPr="00A70B6E" w:rsidDel="0034065B">
          <w:rPr>
            <w:rFonts w:eastAsia="Calibri"/>
            <w:highlight w:val="white"/>
            <w:lang w:val="en-US"/>
          </w:rPr>
          <w:delText>from trips originating out</w:delText>
        </w:r>
        <w:r w:rsidR="0034065B" w:rsidRPr="00A70B6E" w:rsidDel="0034065B">
          <w:rPr>
            <w:rFonts w:eastAsia="Calibri"/>
            <w:highlight w:val="white"/>
            <w:lang w:val="en-US"/>
          </w:rPr>
          <w:delText xml:space="preserve">side of the Bering Sea </w:delText>
        </w:r>
      </w:del>
      <w:r w:rsidR="0034065B" w:rsidRPr="00A70B6E">
        <w:rPr>
          <w:rFonts w:eastAsia="Calibri"/>
          <w:highlight w:val="white"/>
          <w:lang w:val="en-US"/>
        </w:rPr>
        <w:t>from 2014 to 2016</w:t>
      </w:r>
      <w:r w:rsidRPr="00A70B6E">
        <w:rPr>
          <w:rFonts w:eastAsia="Calibri"/>
          <w:highlight w:val="white"/>
          <w:lang w:val="en-US"/>
        </w:rPr>
        <w:t xml:space="preserve">. </w:t>
      </w:r>
      <w:r w:rsidR="00E05BC2" w:rsidRPr="00A70B6E">
        <w:rPr>
          <w:rFonts w:eastAsia="Calibri"/>
          <w:highlight w:val="white"/>
          <w:lang w:val="en-US"/>
        </w:rPr>
        <w:t>R</w:t>
      </w:r>
      <w:commentRangeStart w:id="59"/>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 xml:space="preserve">=9935), and </w:t>
      </w:r>
      <w:r w:rsidR="00E05BC2" w:rsidRPr="00A70B6E">
        <w:rPr>
          <w:rFonts w:eastAsia="Calibri"/>
          <w:highlight w:val="white"/>
          <w:lang w:val="en-US"/>
        </w:rPr>
        <w:lastRenderedPageBreak/>
        <w:t>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59"/>
      <w:r w:rsidR="00E05BC2" w:rsidRPr="00A70B6E">
        <w:rPr>
          <w:rStyle w:val="CommentReference"/>
          <w:lang w:val="en-US"/>
        </w:rPr>
        <w:commentReference w:id="59"/>
      </w:r>
      <w:r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Pr="00A70B6E">
        <w:rPr>
          <w:rFonts w:eastAsia="Calibri"/>
          <w:highlight w:val="white"/>
          <w:lang w:val="en-US"/>
        </w:rPr>
        <w:t xml:space="preserve">. Nome received the second highest amount of traffic for NBIC reported vessels, and </w:t>
      </w:r>
      <w:proofErr w:type="spellStart"/>
      <w:r w:rsidRPr="00A70B6E">
        <w:rPr>
          <w:rFonts w:eastAsia="Calibri"/>
          <w:highlight w:val="white"/>
          <w:lang w:val="en-US"/>
        </w:rPr>
        <w:t>Akutan</w:t>
      </w:r>
      <w:proofErr w:type="spellEnd"/>
      <w:r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60"/>
      <w:r w:rsidRPr="00A70B6E">
        <w:rPr>
          <w:rFonts w:eastAsia="Calibri"/>
          <w:highlight w:val="white"/>
          <w:lang w:val="en-US"/>
        </w:rPr>
        <w:t xml:space="preserve">82.7% of arrivals </w:t>
      </w:r>
      <w:commentRangeEnd w:id="60"/>
      <w:r w:rsidRPr="00A70B6E">
        <w:rPr>
          <w:lang w:val="en-US"/>
        </w:rPr>
        <w:commentReference w:id="60"/>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61" w:name="_wsrma7mknuak" w:colFirst="0" w:colLast="0"/>
      <w:bookmarkEnd w:id="61"/>
      <w:r w:rsidRPr="00A70B6E">
        <w:t>Discussion</w:t>
      </w:r>
    </w:p>
    <w:p w14:paraId="4F965CF2" w14:textId="6D5B375F" w:rsidR="00E85FCC" w:rsidRPr="00330E88" w:rsidRDefault="009E18C9" w:rsidP="003359FF">
      <w:pPr>
        <w:spacing w:line="360" w:lineRule="auto"/>
        <w:contextualSpacing/>
        <w:rPr>
          <w:lang w:val="en-US"/>
        </w:rPr>
      </w:pPr>
      <w:r w:rsidRPr="009E18C9">
        <w:rPr>
          <w:lang w:val="en-US"/>
        </w:rPr>
        <w:t>Our work addresses an important knowledge gap in Pacific Arctic research and extends previous research by providing a comprehensive assessment of the role of temperature on high-latitude invasions based on an understanding of NIS physiological tolerances, modeled ocean conditions and available data on vessel traffic and ballast water discharge.</w:t>
      </w:r>
      <w:r>
        <w:rPr>
          <w:lang w:val="en-US"/>
        </w:rPr>
        <w:t xml:space="preserve"> </w:t>
      </w:r>
      <w:r w:rsidR="007809B2">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sidR="007809B2">
        <w:rPr>
          <w:lang w:val="en-US"/>
        </w:rPr>
        <w:t xml:space="preserve">mechanisms for NIS </w:t>
      </w:r>
      <w:r w:rsidR="00D216F8" w:rsidRPr="00A70B6E">
        <w:rPr>
          <w:lang w:val="en-US"/>
        </w:rPr>
        <w:t>transport into and throughout the Bering Sea exist</w:t>
      </w:r>
      <w:r w:rsidR="006466BF" w:rsidRPr="00A70B6E">
        <w:rPr>
          <w:lang w:val="en-US"/>
        </w:rPr>
        <w:t xml:space="preserve">. </w:t>
      </w:r>
      <w:r w:rsidR="007809B2">
        <w:rPr>
          <w:lang w:val="en-US"/>
        </w:rPr>
        <w:t>S</w:t>
      </w:r>
      <w:r w:rsidR="00330E88" w:rsidRPr="00A70B6E">
        <w:rPr>
          <w:lang w:val="en-US"/>
        </w:rPr>
        <w:t xml:space="preserve">uitable temperature and salinity conditions </w:t>
      </w:r>
      <w:r w:rsidR="007809B2">
        <w:rPr>
          <w:lang w:val="en-US"/>
        </w:rPr>
        <w:t xml:space="preserve">exist </w:t>
      </w:r>
      <w:r w:rsidR="00330E88" w:rsidRPr="00A70B6E">
        <w:rPr>
          <w:lang w:val="en-US"/>
        </w:rPr>
        <w:t xml:space="preserve">for </w:t>
      </w:r>
      <w:r w:rsidR="00330E88">
        <w:rPr>
          <w:lang w:val="en-US"/>
        </w:rPr>
        <w:t>a large number of t</w:t>
      </w:r>
      <w:r w:rsidR="007809B2">
        <w:rPr>
          <w:lang w:val="en-US"/>
        </w:rPr>
        <w:t>axa</w:t>
      </w:r>
      <w:r w:rsidR="00330E88">
        <w:rPr>
          <w:lang w:val="en-US"/>
        </w:rPr>
        <w:t xml:space="preserve"> we </w:t>
      </w:r>
      <w:r w:rsidR="00330E88">
        <w:rPr>
          <w:lang w:val="en-US"/>
        </w:rPr>
        <w:lastRenderedPageBreak/>
        <w:t xml:space="preserve">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sidR="007809B2">
        <w:rPr>
          <w:lang w:val="en-US"/>
        </w:rPr>
        <w:t xml:space="preserve">We found some evidence to suggest that </w:t>
      </w:r>
      <w:r w:rsidR="007809B2" w:rsidRPr="00A70B6E">
        <w:rPr>
          <w:lang w:val="en-US"/>
        </w:rPr>
        <w:t xml:space="preserve">cold water temperatures </w:t>
      </w:r>
      <w:r w:rsidR="007809B2">
        <w:rPr>
          <w:lang w:val="en-US"/>
        </w:rPr>
        <w:t xml:space="preserve">may </w:t>
      </w:r>
      <w:r w:rsidR="007809B2" w:rsidRPr="00A70B6E">
        <w:rPr>
          <w:lang w:val="en-US"/>
        </w:rPr>
        <w:t xml:space="preserve">limit </w:t>
      </w:r>
      <w:r w:rsidR="007809B2">
        <w:rPr>
          <w:lang w:val="en-US"/>
        </w:rPr>
        <w:t xml:space="preserve">introductions </w:t>
      </w:r>
      <w:r w:rsidR="007809B2" w:rsidRPr="00A70B6E">
        <w:rPr>
          <w:lang w:val="en-US"/>
        </w:rPr>
        <w:t>in</w:t>
      </w:r>
      <w:r w:rsidR="007809B2">
        <w:rPr>
          <w:lang w:val="en-US"/>
        </w:rPr>
        <w:t xml:space="preserve"> arctic regions that are seasonally covered by</w:t>
      </w:r>
      <w:r w:rsidR="007809B2" w:rsidRPr="00A70B6E">
        <w:rPr>
          <w:lang w:val="en-US"/>
        </w:rPr>
        <w:t xml:space="preserve"> </w:t>
      </w:r>
      <w:r w:rsidR="007809B2" w:rsidRPr="007809B2">
        <w:rPr>
          <w:lang w:val="en-US"/>
        </w:rPr>
        <w:t>ice</w:t>
      </w:r>
      <w:r w:rsidR="007809B2">
        <w:rPr>
          <w:lang w:val="en-US"/>
        </w:rPr>
        <w:t>. However, our</w:t>
      </w:r>
      <w:r w:rsidR="007809B2" w:rsidRPr="00A70B6E">
        <w:rPr>
          <w:lang w:val="en-US"/>
        </w:rPr>
        <w:t xml:space="preserve"> results challenge the expectation that high-latitude marine ecosystems have low risk</w:t>
      </w:r>
      <w:r w:rsidR="007809B2">
        <w:rPr>
          <w:lang w:val="en-US"/>
        </w:rPr>
        <w:t xml:space="preserve"> due to temperature limitations, as s</w:t>
      </w:r>
      <w:r w:rsidR="007809B2" w:rsidRPr="00A70B6E">
        <w:rPr>
          <w:lang w:val="en-US"/>
        </w:rPr>
        <w:t xml:space="preserve">ubarctic regions </w:t>
      </w:r>
      <w:r w:rsidR="007809B2">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sidR="007809B2">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127E184F" w:rsidR="007909FD" w:rsidRPr="00A70B6E" w:rsidRDefault="00E46D10" w:rsidP="00E46D10">
      <w:pPr>
        <w:spacing w:line="360" w:lineRule="auto"/>
        <w:contextualSpacing/>
        <w:rPr>
          <w:ins w:id="62" w:author="Amanda Droghini" w:date="2018-03-21T22:30:00Z"/>
          <w:lang w:val="en-US"/>
        </w:rPr>
      </w:pPr>
      <w:r w:rsidRPr="00A70B6E">
        <w:rPr>
          <w:lang w:val="en-US"/>
        </w:rPr>
        <w:t>Of the 42 taxa we considered, most (</w:t>
      </w:r>
      <w:r w:rsidR="00330E88">
        <w:rPr>
          <w:i/>
          <w:lang w:val="en-US"/>
        </w:rPr>
        <w:t>n</w:t>
      </w:r>
      <w:r w:rsidRPr="00A70B6E">
        <w:rPr>
          <w:lang w:val="en-US"/>
        </w:rPr>
        <w:t xml:space="preserve">=34) had suitable habitat for year-round survival in at least parts of the Bering Sea. </w:t>
      </w:r>
      <w:r w:rsidR="00D93C22" w:rsidRPr="00D93C22">
        <w:rPr>
          <w:highlight w:val="cyan"/>
          <w:lang w:val="en-US"/>
        </w:rPr>
        <w:t xml:space="preserve">Our findings are similar to those of de Rivera et al. (2011), but considering a much larger pool of NIS revealed interesting </w:t>
      </w:r>
      <w:r w:rsidR="00D93C22">
        <w:rPr>
          <w:highlight w:val="cyan"/>
          <w:lang w:val="en-US"/>
        </w:rPr>
        <w:t xml:space="preserve">biogeographic?? </w:t>
      </w:r>
      <w:r w:rsidR="00D93C22" w:rsidRPr="00D93C22">
        <w:rPr>
          <w:highlight w:val="cyan"/>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906FD82" w:rsidR="00C94737" w:rsidRDefault="00290135" w:rsidP="00896AF4">
      <w:pPr>
        <w:spacing w:line="360" w:lineRule="auto"/>
        <w:contextualSpacing/>
        <w:rPr>
          <w:lang w:val="en-US"/>
        </w:rPr>
      </w:pPr>
      <w:r>
        <w:rPr>
          <w:highlight w:val="cyan"/>
          <w:lang w:val="en-US"/>
        </w:rPr>
        <w:t>Very f</w:t>
      </w:r>
      <w:r w:rsidR="00EB74BA" w:rsidRPr="00A70B6E">
        <w:rPr>
          <w:highlight w:val="cyan"/>
          <w:lang w:val="en-US"/>
        </w:rPr>
        <w:t xml:space="preserve">ew studies have modeled </w:t>
      </w:r>
      <w:r w:rsidR="00EB74BA">
        <w:rPr>
          <w:highlight w:val="cyan"/>
          <w:lang w:val="en-US"/>
        </w:rPr>
        <w:t xml:space="preserve">whether </w:t>
      </w:r>
      <w:r w:rsidR="00EB74BA" w:rsidRPr="00A70B6E">
        <w:rPr>
          <w:highlight w:val="cyan"/>
          <w:lang w:val="en-US"/>
        </w:rPr>
        <w:t xml:space="preserve">reproductive habitat </w:t>
      </w:r>
      <w:r w:rsidR="00EB74BA">
        <w:rPr>
          <w:highlight w:val="cyan"/>
          <w:lang w:val="en-US"/>
        </w:rPr>
        <w:t>for NIS exists in</w:t>
      </w:r>
      <w:r w:rsidR="00EB74BA" w:rsidRPr="00A70B6E">
        <w:rPr>
          <w:highlight w:val="cyan"/>
          <w:lang w:val="en-US"/>
        </w:rPr>
        <w:t xml:space="preserve"> Arcti</w:t>
      </w:r>
      <w:r w:rsidR="00EB74BA">
        <w:rPr>
          <w:highlight w:val="cyan"/>
          <w:lang w:val="en-US"/>
        </w:rPr>
        <w:t>c regions.</w:t>
      </w:r>
      <w:r w:rsidR="00C94737" w:rsidRPr="00A70B6E">
        <w:rPr>
          <w:highlight w:val="cyan"/>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 xml:space="preserve">(Ladd and Overland 2009, </w:t>
      </w:r>
      <w:r w:rsidR="00497619" w:rsidRPr="00A70B6E">
        <w:rPr>
          <w:noProof/>
          <w:lang w:val="en-US"/>
        </w:rPr>
        <w:lastRenderedPageBreak/>
        <w:t>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ins w:id="63" w:author="Amanda Droghini" w:date="2018-03-21T22:30:00Z">
        <w:r w:rsidR="004550D2" w:rsidRPr="00A70B6E">
          <w:rPr>
            <w:lang w:val="en-US"/>
          </w:rPr>
          <w:t xml:space="preserve">Interestingly, the two </w:t>
        </w:r>
      </w:ins>
      <w:r w:rsidR="004550D2" w:rsidRPr="00A70B6E">
        <w:rPr>
          <w:lang w:val="en-US"/>
        </w:rPr>
        <w:t>NIS</w:t>
      </w:r>
      <w:ins w:id="64" w:author="Amanda Droghini" w:date="2018-03-21T22:30:00Z">
        <w:r w:rsidR="004550D2" w:rsidRPr="00A70B6E">
          <w:rPr>
            <w:lang w:val="en-US"/>
          </w:rPr>
          <w:t xml:space="preserve"> that are established in the Bering Sea</w:t>
        </w:r>
      </w:ins>
      <w:r w:rsidR="004550D2" w:rsidRPr="00A70B6E">
        <w:rPr>
          <w:lang w:val="en-US"/>
        </w:rPr>
        <w:t xml:space="preserve">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which require minimum reproductive temperatures of 4</w:t>
      </w:r>
      <w:r w:rsidR="004550D2" w:rsidRPr="00A70B6E">
        <w:rPr>
          <w:lang w:val="en-US"/>
        </w:rPr>
        <w:t>°C</w:t>
      </w:r>
      <w:r w:rsidR="004550D2">
        <w:rPr>
          <w:lang w:val="en-US"/>
        </w:rPr>
        <w:t>,</w:t>
      </w:r>
      <w:r w:rsidR="004550D2" w:rsidRPr="00A70B6E">
        <w:rPr>
          <w:i/>
          <w:lang w:val="en-US"/>
        </w:rPr>
        <w:t xml:space="preserve"> </w:t>
      </w:r>
      <w:ins w:id="65" w:author="Amanda Droghini" w:date="2018-03-21T22:30:00Z">
        <w:r w:rsidR="004550D2" w:rsidRPr="00A70B6E">
          <w:rPr>
            <w:lang w:val="en-US"/>
          </w:rPr>
          <w:t xml:space="preserve">were the two outliers in our </w:t>
        </w:r>
      </w:ins>
      <w:r w:rsidR="004550D2" w:rsidRPr="00A70B6E">
        <w:rPr>
          <w:lang w:val="en-US"/>
        </w:rPr>
        <w:t>dataset</w:t>
      </w:r>
      <w:ins w:id="66" w:author="Amanda Droghini" w:date="2018-03-21T22:30:00Z">
        <w:r w:rsidR="004550D2" w:rsidRPr="00A70B6E">
          <w:rPr>
            <w:lang w:val="en-US"/>
          </w:rPr>
          <w:t xml:space="preserve"> that had nearly year-round reproductive habitat (</w:t>
        </w:r>
      </w:ins>
      <w:r w:rsidR="004550D2" w:rsidRPr="00A70B6E">
        <w:rPr>
          <w:lang w:val="en-US"/>
        </w:rPr>
        <w:t>&gt;51</w:t>
      </w:r>
      <w:ins w:id="67" w:author="Amanda Droghini" w:date="2018-03-21T22:30:00Z">
        <w:r w:rsidR="004550D2" w:rsidRPr="00A70B6E">
          <w:rPr>
            <w:lang w:val="en-US"/>
          </w:rPr>
          <w:t xml:space="preserve"> consecutive weeks).</w:t>
        </w:r>
      </w:ins>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68"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497619"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ins w:id="69" w:author="Amanda Droghini" w:date="2018-03-21T22:30:00Z"/>
          <w:lang w:val="en-US"/>
        </w:rPr>
      </w:pPr>
    </w:p>
    <w:p w14:paraId="01CF2888" w14:textId="5131295B" w:rsidR="00896AF4" w:rsidRPr="00A70B6E" w:rsidRDefault="00262868" w:rsidP="00896AF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critical lower limits and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C94737" w:rsidRPr="00A70B6E">
        <w:rPr>
          <w:lang w:val="en-US"/>
        </w:rPr>
        <w:t xml:space="preserve">. </w:t>
      </w:r>
      <w:r>
        <w:rPr>
          <w:lang w:val="en-US"/>
        </w:rPr>
        <w:t>In addition, t</w:t>
      </w:r>
      <w:r w:rsidR="00C94737" w:rsidRPr="00A70B6E">
        <w:rPr>
          <w:lang w:val="en-US"/>
        </w:rPr>
        <w:t xml:space="preserve">he potential for interactions and non-linear responses </w:t>
      </w:r>
      <w:r>
        <w:rPr>
          <w:lang w:val="en-US"/>
        </w:rPr>
        <w:t xml:space="preserve">between variables such as temperature and salinity </w:t>
      </w:r>
      <w:r w:rsidR="00C94737" w:rsidRPr="00A70B6E">
        <w:rPr>
          <w:lang w:val="en-US"/>
        </w:rPr>
        <w:t xml:space="preserve">may also be especially important at the tail-end of species’ thermal response curves </w:t>
      </w:r>
      <w:r w:rsidR="00C94737"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onaco and Helmuth 2011, Sorte 2014, Miller 2016)</w:t>
      </w:r>
      <w:r w:rsidR="00C94737" w:rsidRPr="00A70B6E">
        <w:rPr>
          <w:lang w:val="en-US"/>
        </w:rPr>
        <w:fldChar w:fldCharType="end"/>
      </w:r>
      <w:r w:rsidR="00C94737" w:rsidRPr="00A70B6E">
        <w:rPr>
          <w:lang w:val="en-US"/>
        </w:rPr>
        <w:t>.</w:t>
      </w:r>
      <w:r w:rsidR="00896AF4">
        <w:rPr>
          <w:lang w:val="en-US"/>
        </w:rPr>
        <w:t xml:space="preserve"> </w:t>
      </w:r>
      <w:commentRangeStart w:id="70"/>
      <w:r w:rsidR="00896AF4" w:rsidRPr="00A70B6E">
        <w:rPr>
          <w:lang w:val="en-US"/>
        </w:rPr>
        <w:t xml:space="preserve">Given the resolution of the climate models </w:t>
      </w:r>
      <w:commentRangeEnd w:id="70"/>
      <w:r w:rsidR="00896AF4" w:rsidRPr="00A70B6E">
        <w:rPr>
          <w:rStyle w:val="CommentReference"/>
          <w:rFonts w:ascii="Arial" w:eastAsia="Arial" w:hAnsi="Arial" w:cs="Arial"/>
          <w:color w:val="000000"/>
          <w:lang w:val="en-US" w:eastAsia="en-US"/>
        </w:rPr>
        <w:commentReference w:id="70"/>
      </w:r>
      <w:r w:rsidR="00896AF4" w:rsidRPr="00A70B6E">
        <w:rPr>
          <w:lang w:val="en-US"/>
        </w:rPr>
        <w:t xml:space="preserve">we used, our habitat models may underestimate summer water temperatures near the coastlines and in </w:t>
      </w:r>
      <w:ins w:id="71" w:author="Amanda Droghini" w:date="2018-03-21T22:29:00Z">
        <w:r w:rsidR="00896AF4" w:rsidRPr="00A70B6E">
          <w:rPr>
            <w:lang w:val="en-US"/>
          </w:rPr>
          <w:lastRenderedPageBreak/>
          <w:t xml:space="preserve">shallow waters </w:t>
        </w:r>
      </w:ins>
      <w:r w:rsidR="00896AF4" w:rsidRPr="00A70B6E">
        <w:rPr>
          <w:lang w:val="en-US"/>
        </w:rPr>
        <w:t>&lt; 10 m deep</w:t>
      </w:r>
      <w:ins w:id="72" w:author="Amanda Droghini" w:date="2018-03-21T22:29:00Z">
        <w:r w:rsidR="00896AF4" w:rsidRPr="00A70B6E">
          <w:rPr>
            <w:lang w:val="en-US"/>
          </w:rPr>
          <w:t>.</w:t>
        </w:r>
      </w:ins>
      <w:del w:id="73"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896AF4" w:rsidRPr="00A70B6E">
        <w:rPr>
          <w:lang w:val="en-US"/>
        </w:rPr>
        <w:t>Nushagak</w:t>
      </w:r>
      <w:proofErr w:type="spellEnd"/>
      <w:r w:rsidR="00896AF4" w:rsidRPr="00A70B6E">
        <w:rPr>
          <w:lang w:val="en-US"/>
        </w:rPr>
        <w:t xml:space="preserve">..). These rivers not only contribute to freshening the Bering Sea, but also increase near-shore water temperatures by several degrees in the summer. Measurements from finer scale models have recorded temperatures as high as </w:t>
      </w:r>
      <w:commentRangeStart w:id="74"/>
      <w:r w:rsidR="00896AF4" w:rsidRPr="00A70B6E">
        <w:rPr>
          <w:lang w:val="en-US"/>
        </w:rPr>
        <w:t xml:space="preserve">19°C </w:t>
      </w:r>
      <w:commentRangeEnd w:id="74"/>
      <w:r w:rsidR="00896AF4" w:rsidRPr="00A70B6E">
        <w:rPr>
          <w:rStyle w:val="CommentReference"/>
          <w:rFonts w:ascii="Arial" w:eastAsia="Arial" w:hAnsi="Arial" w:cs="Arial"/>
          <w:color w:val="000000"/>
          <w:lang w:val="en-US" w:eastAsia="en-US"/>
        </w:rPr>
        <w:commentReference w:id="74"/>
      </w:r>
      <w:r w:rsidR="00896AF4" w:rsidRPr="00A70B6E">
        <w:rPr>
          <w:lang w:val="en-US"/>
        </w:rPr>
        <w:t>near the Yukon River. Local dynamics such as freshwater runoff and ice scour is likely to affect species’ distribution and persistence</w:t>
      </w:r>
      <w:commentRangeStart w:id="75"/>
      <w:r w:rsidR="00896AF4" w:rsidRPr="00A70B6E">
        <w:rPr>
          <w:lang w:val="en-US"/>
        </w:rPr>
        <w:t xml:space="preserve"> </w:t>
      </w:r>
      <w:r w:rsidR="00896AF4"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896AF4" w:rsidRPr="00A70B6E">
        <w:rPr>
          <w:lang w:val="en-US"/>
        </w:rPr>
        <w:fldChar w:fldCharType="separate"/>
      </w:r>
      <w:r w:rsidR="00896AF4" w:rsidRPr="00A70B6E">
        <w:rPr>
          <w:noProof/>
          <w:lang w:val="en-US"/>
        </w:rPr>
        <w:t>(Fetzer and Arntz 2008, Miller 2016)</w:t>
      </w:r>
      <w:r w:rsidR="00896AF4" w:rsidRPr="00A70B6E">
        <w:rPr>
          <w:lang w:val="en-US"/>
        </w:rPr>
        <w:fldChar w:fldCharType="end"/>
      </w:r>
      <w:commentRangeEnd w:id="75"/>
      <w:r w:rsidR="00896AF4" w:rsidRPr="00A70B6E">
        <w:rPr>
          <w:rStyle w:val="CommentReference"/>
          <w:rFonts w:ascii="Arial" w:eastAsia="Arial" w:hAnsi="Arial" w:cs="Arial"/>
          <w:color w:val="000000"/>
          <w:lang w:val="en-US" w:eastAsia="en-US"/>
        </w:rPr>
        <w:commentReference w:id="75"/>
      </w:r>
      <w:r w:rsidR="00896AF4" w:rsidRPr="00A70B6E">
        <w:rPr>
          <w:lang w:val="en-US"/>
        </w:rPr>
        <w:t xml:space="preserve">. However… results for year-round survival still supported … </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2C384E2D" w:rsidR="00432C42" w:rsidRPr="00A70B6E" w:rsidRDefault="00DA6BD5" w:rsidP="004C0817">
      <w:pPr>
        <w:rPr>
          <w:ins w:id="76" w:author="Amanda Droghini" w:date="2018-03-21T22:32:00Z"/>
          <w:lang w:val="en-US"/>
        </w:rPr>
      </w:pPr>
      <w:r w:rsidRPr="00A70B6E">
        <w:rPr>
          <w:lang w:val="en-US"/>
        </w:rPr>
        <w:t>Both commercial and fishing vessel traffic, and ballast water discharge</w:t>
      </w:r>
      <w:r w:rsidR="00290135">
        <w:rPr>
          <w:lang w:val="en-US"/>
        </w:rPr>
        <w:t>,</w:t>
      </w:r>
      <w:r w:rsidRPr="00A70B6E">
        <w:rPr>
          <w:lang w:val="en-US"/>
        </w:rPr>
        <w:t xml:space="preserve"> point to the port of Dutch Harbor as being by far the most visited port in the Bering Sea region. </w:t>
      </w:r>
      <w:r w:rsidR="00BD0C30" w:rsidRPr="00A70B6E">
        <w:rPr>
          <w:lang w:val="en-US"/>
        </w:rPr>
        <w:t>V</w:t>
      </w:r>
      <w:r w:rsidR="00475A9D" w:rsidRPr="00A70B6E">
        <w:rPr>
          <w:lang w:val="en-US"/>
        </w:rPr>
        <w:t xml:space="preserve">essel traffic patterns </w:t>
      </w:r>
      <w:r w:rsidR="00BD0C30" w:rsidRPr="00A70B6E">
        <w:rPr>
          <w:lang w:val="en-US"/>
        </w:rPr>
        <w:t xml:space="preserve">also </w:t>
      </w:r>
      <w:r w:rsidR="00475A9D" w:rsidRPr="00A70B6E">
        <w:rPr>
          <w:lang w:val="en-US"/>
        </w:rPr>
        <w:t xml:space="preserve">indicate a high degree of connectivity between Dutch Harbor and ports from both the eastern and western Pacific Ocean. </w:t>
      </w:r>
      <w:del w:id="77" w:author="Amanda Droghini" w:date="2018-02-17T09:13:00Z">
        <w:r w:rsidRPr="00A70B6E" w:rsidDel="00DA6BD5">
          <w:rPr>
            <w:highlight w:val="white"/>
            <w:lang w:val="en-US"/>
          </w:rPr>
          <w:delText xml:space="preserve">Moreover, Dutch Harbor is the most cosmopolitan port in </w:delText>
        </w:r>
        <w:r w:rsidRPr="00A70B6E" w:rsidDel="00DA6BD5">
          <w:rPr>
            <w:lang w:val="en-US"/>
          </w:rPr>
          <w:delText>the Bering Sea: t</w:delText>
        </w:r>
      </w:del>
      <w:ins w:id="78" w:author="Amanda Droghini" w:date="2018-02-17T09:13:00Z">
        <w:r w:rsidRPr="00A70B6E">
          <w:rPr>
            <w:lang w:val="en-US"/>
          </w:rPr>
          <w:t>T</w:t>
        </w:r>
      </w:ins>
      <w:r w:rsidRPr="00A70B6E">
        <w:rPr>
          <w:lang w:val="en-US"/>
        </w:rPr>
        <w:t>rips ending in Dutch Harbor originated from more than ten countries from around the world.</w:t>
      </w:r>
      <w:r w:rsidRPr="00A70B6E">
        <w:rPr>
          <w:color w:val="FF0000"/>
          <w:lang w:val="en-US"/>
        </w:rPr>
        <w:t xml:space="preserve"> </w:t>
      </w:r>
      <w:del w:id="79" w:author="Amanda Droghini" w:date="2018-02-17T09:11:00Z">
        <w:r w:rsidR="00475A9D" w:rsidRPr="00A70B6E" w:rsidDel="00DA6BD5">
          <w:rPr>
            <w:lang w:val="en-US"/>
          </w:rPr>
          <w:delText>This global connectivity and the high number of transits from both fishing vessels and shipping vessels, increase Dutch Harbor’s susceptibilit</w:delText>
        </w:r>
        <w:r w:rsidR="00BD0C30" w:rsidRPr="00A70B6E" w:rsidDel="00DA6BD5">
          <w:rPr>
            <w:lang w:val="en-US"/>
          </w:rPr>
          <w:delText>y to invasive species arriving from</w:delText>
        </w:r>
        <w:r w:rsidR="00475A9D" w:rsidRPr="00A70B6E" w:rsidDel="00DA6BD5">
          <w:rPr>
            <w:lang w:val="en-US"/>
          </w:rPr>
          <w:delText xml:space="preserve"> multiple sources, pathways, and vectors (e.g. fouling and ballast water). </w:delText>
        </w:r>
      </w:del>
      <w:del w:id="80" w:author="Amanda Droghini" w:date="2018-03-20T11:59:00Z">
        <w:r w:rsidR="001220E6" w:rsidRPr="00A70B6E" w:rsidDel="004C0817">
          <w:rPr>
            <w:lang w:val="en-US"/>
          </w:rPr>
          <w:delText xml:space="preserve">Moreover, </w:delText>
        </w:r>
        <w:r w:rsidRPr="00A70B6E" w:rsidDel="004C0817">
          <w:rPr>
            <w:lang w:val="en-US"/>
          </w:rPr>
          <w:delText>t</w:delText>
        </w:r>
      </w:del>
      <w:ins w:id="81" w:author="Amanda Droghini" w:date="2018-03-20T11:59:00Z">
        <w:r w:rsidR="004C0817" w:rsidRPr="00A70B6E">
          <w:rPr>
            <w:lang w:val="en-US"/>
          </w:rPr>
          <w:t>T</w:t>
        </w:r>
      </w:ins>
      <w:r w:rsidRPr="00A70B6E">
        <w:rPr>
          <w:lang w:val="en-US"/>
        </w:rPr>
        <w:t xml:space="preserve">he connectivity of Dutch Harbor to other Bering Sea ports, like those of the Pribilof Islands, Bristol Bay, and </w:t>
      </w:r>
      <w:proofErr w:type="spellStart"/>
      <w:r w:rsidRPr="00A70B6E">
        <w:rPr>
          <w:lang w:val="en-US"/>
        </w:rPr>
        <w:t>Akutan</w:t>
      </w:r>
      <w:proofErr w:type="spellEnd"/>
      <w:r w:rsidR="00571CAF" w:rsidRPr="00A70B6E">
        <w:rPr>
          <w:lang w:val="en-US"/>
        </w:rPr>
        <w:t>,</w:t>
      </w:r>
      <w:r w:rsidRPr="00A70B6E">
        <w:rPr>
          <w:lang w:val="en-US"/>
        </w:rPr>
        <w:t xml:space="preserve"> </w:t>
      </w:r>
      <w:commentRangeStart w:id="82"/>
      <w:r w:rsidRPr="00A70B6E">
        <w:rPr>
          <w:lang w:val="en-US"/>
        </w:rPr>
        <w:t xml:space="preserve">emphasizes the scale of connectivity among many Alaskan communities and further underscores the potential impacts of invasive species in Dutch Harbor. </w:t>
      </w:r>
      <w:r w:rsidR="00E25C44" w:rsidRPr="00A70B6E">
        <w:rPr>
          <w:lang w:val="en-US"/>
        </w:rPr>
        <w:t>Without a road system to provide access to Alaska’s port communities, vessels of all types form a marine highway system that is traveled by ferries, tugs, barges, and as demonstrated here, fishing vessels.</w:t>
      </w:r>
      <w:commentRangeEnd w:id="82"/>
      <w:r w:rsidR="00432C42" w:rsidRPr="00A70B6E">
        <w:rPr>
          <w:rStyle w:val="CommentReference"/>
          <w:rFonts w:ascii="Arial" w:eastAsia="Arial" w:hAnsi="Arial" w:cs="Arial"/>
          <w:color w:val="000000"/>
          <w:lang w:val="en-US" w:eastAsia="en-US"/>
        </w:rPr>
        <w:commentReference w:id="82"/>
      </w:r>
      <w:r w:rsidR="00E25C44" w:rsidRPr="00A70B6E">
        <w:rPr>
          <w:lang w:val="en-US"/>
        </w:rPr>
        <w:t xml:space="preserve"> Many of these vessels are not required to report ballast water activities because of their size or because they remain within State waters</w:t>
      </w:r>
      <w:r w:rsidR="00E25C44" w:rsidRPr="00A70B6E">
        <w:rPr>
          <w:highlight w:val="yellow"/>
          <w:lang w:val="en-US"/>
        </w:rPr>
        <w:t xml:space="preserve">. </w:t>
      </w:r>
      <w:ins w:id="83" w:author="Amanda Droghini" w:date="2018-03-20T11:55:00Z">
        <w:r w:rsidR="00670AC1" w:rsidRPr="00A70B6E">
          <w:rPr>
            <w:lang w:val="en-US"/>
          </w:rPr>
          <w:t xml:space="preserve">We extend work by McGee et al. </w:t>
        </w:r>
        <w:r w:rsidR="00670AC1" w:rsidRPr="00A70B6E">
          <w:rPr>
            <w:lang w:val="en-US"/>
          </w:rPr>
          <w:fldChar w:fldCharType="begin" w:fldLock="1"/>
        </w:r>
        <w:r w:rsidR="00670AC1" w:rsidRPr="00A70B6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rsidRPr="00A70B6E">
          <w:rPr>
            <w:lang w:val="en-US"/>
          </w:rPr>
          <w:fldChar w:fldCharType="separate"/>
        </w:r>
        <w:r w:rsidR="00670AC1" w:rsidRPr="00A70B6E">
          <w:rPr>
            <w:noProof/>
            <w:lang w:val="en-US"/>
          </w:rPr>
          <w:t>(2006)</w:t>
        </w:r>
        <w:r w:rsidR="00670AC1" w:rsidRPr="00A70B6E">
          <w:rPr>
            <w:lang w:val="en-US"/>
          </w:rPr>
          <w:fldChar w:fldCharType="end"/>
        </w:r>
        <w:r w:rsidR="00670AC1" w:rsidRPr="00A70B6E">
          <w:rPr>
            <w:lang w:val="en-US"/>
          </w:rPr>
          <w:t xml:space="preserve"> by quantifying the fishing vessel traffic in the region. While these boats do not carry ballast water, they may be important vectors of biofouling. </w:t>
        </w:r>
      </w:ins>
      <w:ins w:id="84" w:author="Amanda Droghini" w:date="2018-03-20T12:00:00Z">
        <w:r w:rsidR="00670AC1" w:rsidRPr="00A70B6E">
          <w:rPr>
            <w:lang w:val="en-US"/>
          </w:rPr>
          <w:t xml:space="preserve">Organisms </w:t>
        </w:r>
      </w:ins>
      <w:ins w:id="85" w:author="Amanda Droghini" w:date="2018-03-20T11:59:00Z">
        <w:r w:rsidR="00670AC1" w:rsidRPr="00A70B6E">
          <w:rPr>
            <w:lang w:val="en-US"/>
          </w:rPr>
          <w:t>such as barnacles</w:t>
        </w:r>
      </w:ins>
      <w:ins w:id="86" w:author="Amanda Droghini" w:date="2018-03-20T12:00:00Z">
        <w:r w:rsidR="00670AC1" w:rsidRPr="00A70B6E">
          <w:rPr>
            <w:lang w:val="en-US"/>
          </w:rPr>
          <w:t>, copepods, and algae can be transported via fouling</w:t>
        </w:r>
      </w:ins>
      <w:ins w:id="87" w:author="Amanda Droghini" w:date="2018-03-20T12:01:00Z">
        <w:r w:rsidR="00670AC1" w:rsidRPr="00A70B6E">
          <w:rPr>
            <w:lang w:val="en-US"/>
          </w:rPr>
          <w:t xml:space="preserve">; while much attention has been placed on ballast water, a study in the Canadian Arctic found a greater </w:t>
        </w:r>
        <w:r w:rsidR="00670AC1" w:rsidRPr="00A70B6E">
          <w:rPr>
            <w:lang w:val="en-US"/>
          </w:rPr>
          <w:lastRenderedPageBreak/>
          <w:t xml:space="preserve">abundance and richness of hull </w:t>
        </w:r>
      </w:ins>
      <w:proofErr w:type="spellStart"/>
      <w:ins w:id="88" w:author="Amanda Droghini" w:date="2018-03-20T12:02:00Z">
        <w:r w:rsidR="00670AC1" w:rsidRPr="00A70B6E">
          <w:rPr>
            <w:lang w:val="en-US"/>
          </w:rPr>
          <w:t>foulers</w:t>
        </w:r>
      </w:ins>
      <w:proofErr w:type="spellEnd"/>
      <w:ins w:id="89" w:author="Amanda Droghini" w:date="2018-03-20T12:01:00Z">
        <w:r w:rsidR="00670AC1" w:rsidRPr="00A70B6E">
          <w:rPr>
            <w:lang w:val="en-US"/>
          </w:rPr>
          <w:t xml:space="preserve"> compared to ballast water</w:t>
        </w:r>
      </w:ins>
      <w:ins w:id="90" w:author="Amanda Droghini" w:date="2018-03-20T12:02:00Z">
        <w:r w:rsidR="00670AC1" w:rsidRPr="00A70B6E">
          <w:rPr>
            <w:lang w:val="en-US"/>
          </w:rPr>
          <w:t xml:space="preserve"> organisms, suggesting that biofouling may be </w:t>
        </w:r>
      </w:ins>
      <w:ins w:id="91" w:author="Amanda Droghini" w:date="2018-03-20T12:03:00Z">
        <w:r w:rsidR="00670AC1" w:rsidRPr="00A70B6E">
          <w:rPr>
            <w:lang w:val="en-US"/>
          </w:rPr>
          <w:t xml:space="preserve">a greater contributor to </w:t>
        </w:r>
      </w:ins>
      <w:ins w:id="92" w:author="Amanda Droghini" w:date="2018-03-20T12:04:00Z">
        <w:r w:rsidR="00670AC1" w:rsidRPr="00A70B6E">
          <w:rPr>
            <w:lang w:val="en-US"/>
          </w:rPr>
          <w:t xml:space="preserve">introductions than ballast water </w:t>
        </w:r>
        <w:r w:rsidR="00670AC1" w:rsidRPr="00A70B6E">
          <w:rPr>
            <w:lang w:val="en-US"/>
          </w:rPr>
          <w:fldChar w:fldCharType="begin" w:fldLock="1"/>
        </w:r>
      </w:ins>
      <w:r w:rsidR="00670AC1"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rsidRPr="00A70B6E">
        <w:rPr>
          <w:lang w:val="en-US"/>
        </w:rPr>
        <w:fldChar w:fldCharType="separate"/>
      </w:r>
      <w:r w:rsidR="00670AC1" w:rsidRPr="00A70B6E">
        <w:rPr>
          <w:noProof/>
          <w:lang w:val="en-US"/>
        </w:rPr>
        <w:t>(Chan et al. 2015)</w:t>
      </w:r>
      <w:ins w:id="93" w:author="Amanda Droghini" w:date="2018-03-20T12:04:00Z">
        <w:r w:rsidR="00670AC1" w:rsidRPr="00A70B6E">
          <w:rPr>
            <w:lang w:val="en-US"/>
          </w:rPr>
          <w:fldChar w:fldCharType="end"/>
        </w:r>
        <w:r w:rsidR="00670AC1" w:rsidRPr="00A70B6E">
          <w:rPr>
            <w:lang w:val="en-US"/>
          </w:rPr>
          <w:t>.</w:t>
        </w:r>
      </w:ins>
      <w:ins w:id="94" w:author="Amanda Droghini" w:date="2018-03-20T11:59:00Z">
        <w:r w:rsidR="00670AC1" w:rsidRPr="00A70B6E">
          <w:rPr>
            <w:lang w:val="en-US"/>
          </w:rPr>
          <w:t xml:space="preserve"> </w:t>
        </w:r>
      </w:ins>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39BDD1A3" w:rsidR="00EF5CA5" w:rsidRPr="00A70B6E" w:rsidRDefault="00EF5CA5" w:rsidP="00432C42">
      <w:pPr>
        <w:rPr>
          <w:ins w:id="95"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96"/>
      <w:r w:rsidR="006A7E99" w:rsidRPr="00A70B6E">
        <w:rPr>
          <w:highlight w:val="yellow"/>
          <w:lang w:val="en-US"/>
        </w:rPr>
        <w:t xml:space="preserve">(e.g. Lord et al. 2015; </w:t>
      </w:r>
      <w:proofErr w:type="spellStart"/>
      <w:r w:rsidR="006A7E99" w:rsidRPr="00A70B6E">
        <w:rPr>
          <w:highlight w:val="yellow"/>
          <w:lang w:val="en-US"/>
        </w:rPr>
        <w:t>Lacoursière</w:t>
      </w:r>
      <w:proofErr w:type="spellEnd"/>
      <w:r w:rsidR="006A7E99" w:rsidRPr="00A70B6E">
        <w:rPr>
          <w:highlight w:val="yellow"/>
          <w:lang w:val="en-US"/>
        </w:rPr>
        <w:t>-Roussel et al. 2016)</w:t>
      </w:r>
      <w:commentRangeEnd w:id="96"/>
      <w:r w:rsidR="006A7E99" w:rsidRPr="00A70B6E">
        <w:rPr>
          <w:rStyle w:val="CommentReference"/>
          <w:b/>
          <w:highlight w:val="yellow"/>
          <w:lang w:val="en-US"/>
        </w:rPr>
        <w:commentReference w:id="96"/>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ins w:id="97" w:author="Amanda Droghini" w:date="2018-03-20T11:27:00Z">
        <w:r w:rsidR="0058344F" w:rsidRPr="00A70B6E">
          <w:rPr>
            <w:lang w:val="en-US"/>
          </w:rPr>
          <w:t xml:space="preserve">Propagule pressure and conditions encountered during the voyage may play a greater </w:t>
        </w:r>
      </w:ins>
      <w:ins w:id="98" w:author="Amanda Droghini" w:date="2018-03-20T11:28:00Z">
        <w:r w:rsidR="0058344F" w:rsidRPr="00A70B6E">
          <w:rPr>
            <w:lang w:val="en-US"/>
          </w:rPr>
          <w:t xml:space="preserve">role than conditions encountered </w:t>
        </w:r>
      </w:ins>
      <w:ins w:id="99" w:author="Amanda Droghini" w:date="2018-03-20T11:29:00Z">
        <w:r w:rsidR="0058344F" w:rsidRPr="00A70B6E">
          <w:rPr>
            <w:lang w:val="en-US"/>
          </w:rPr>
          <w:t xml:space="preserve">upon arrival. Historically low propagule pressure (pre-1970) </w:t>
        </w:r>
      </w:ins>
      <w:r w:rsidR="007909FD" w:rsidRPr="00A70B6E">
        <w:rPr>
          <w:lang w:val="en-US"/>
        </w:rPr>
        <w:t xml:space="preserve">is </w:t>
      </w:r>
      <w:ins w:id="100" w:author="Amanda Droghini" w:date="2018-03-20T11:29:00Z">
        <w:r w:rsidR="0058344F" w:rsidRPr="00A70B6E">
          <w:rPr>
            <w:lang w:val="en-US"/>
          </w:rPr>
          <w:t>potentially a large explanation for lack of invasions in coastal Alaska</w:t>
        </w:r>
      </w:ins>
      <w:r w:rsidR="007909FD" w:rsidRPr="00A70B6E">
        <w:rPr>
          <w:lang w:val="en-US"/>
        </w:rPr>
        <w:t xml:space="preserve">, and may be a more important component of invasion risk than environmental conditions at recipient ports </w:t>
      </w:r>
      <w:ins w:id="101" w:author="Amanda Droghini" w:date="2018-03-20T11:31:00Z">
        <w:r w:rsidR="0058344F" w:rsidRPr="00A70B6E">
          <w:rPr>
            <w:lang w:val="en-US"/>
          </w:rPr>
          <w:t xml:space="preserve"> </w:t>
        </w:r>
      </w:ins>
      <w:ins w:id="102"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03" w:author="Amanda Droghini" w:date="2018-03-20T11:29:00Z">
        <w:r w:rsidR="0058344F" w:rsidRPr="00A70B6E">
          <w:rPr>
            <w:lang w:val="en-US"/>
          </w:rPr>
          <w:fldChar w:fldCharType="separate"/>
        </w:r>
      </w:ins>
      <w:r w:rsidR="0058344F" w:rsidRPr="00A70B6E">
        <w:rPr>
          <w:noProof/>
          <w:lang w:val="en-US"/>
        </w:rPr>
        <w:t>(Ruiz et al. 2000)</w:t>
      </w:r>
      <w:ins w:id="104" w:author="Amanda Droghini" w:date="2018-03-20T11:29:00Z">
        <w:r w:rsidR="0058344F" w:rsidRPr="00A70B6E">
          <w:rPr>
            <w:lang w:val="en-US"/>
          </w:rPr>
          <w:fldChar w:fldCharType="end"/>
        </w:r>
      </w:ins>
      <w:ins w:id="105" w:author="Amanda Droghini" w:date="2018-03-20T11:31:00Z">
        <w:r w:rsidR="0058344F" w:rsidRPr="00A70B6E">
          <w:rPr>
            <w:lang w:val="en-US"/>
          </w:rPr>
          <w:t xml:space="preserve">. </w:t>
        </w:r>
      </w:ins>
      <w:r w:rsidR="007909FD" w:rsidRPr="00A70B6E">
        <w:rPr>
          <w:lang w:val="en-US"/>
        </w:rPr>
        <w:t>Conditions encountered during the voyage may also play a role. S</w:t>
      </w:r>
      <w:ins w:id="106" w:author="Amanda Droghini" w:date="2018-03-20T11:31:00Z">
        <w:r w:rsidR="0058344F" w:rsidRPr="00A70B6E">
          <w:rPr>
            <w:lang w:val="en-US"/>
          </w:rPr>
          <w:t xml:space="preserve">tudies from the Canadian Arctic </w:t>
        </w:r>
      </w:ins>
      <w:r w:rsidR="007909FD" w:rsidRPr="00A70B6E">
        <w:rPr>
          <w:lang w:val="en-US"/>
        </w:rPr>
        <w:t>suggest</w:t>
      </w:r>
      <w:ins w:id="107"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108" w:author="Amanda Droghini" w:date="2018-03-20T11:32:00Z">
        <w:r w:rsidR="0058344F" w:rsidRPr="00A70B6E">
          <w:rPr>
            <w:lang w:val="en-US"/>
          </w:rPr>
          <w:t xml:space="preserve"> Chan et al. </w:t>
        </w:r>
      </w:ins>
      <w:ins w:id="109"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110" w:author="Amanda Droghini" w:date="2018-03-20T11:34:00Z">
        <w:r w:rsidR="0058344F" w:rsidRPr="00A70B6E">
          <w:rPr>
            <w:lang w:val="en-US"/>
          </w:rPr>
          <w:fldChar w:fldCharType="end"/>
        </w:r>
        <w:r w:rsidR="0058344F" w:rsidRPr="00A70B6E">
          <w:rPr>
            <w:lang w:val="en-US"/>
          </w:rPr>
          <w:t xml:space="preserve"> found that ballast water age</w:t>
        </w:r>
      </w:ins>
      <w:ins w:id="111"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w:t>
        </w:r>
        <w:r w:rsidR="0058344F" w:rsidRPr="00A70B6E">
          <w:rPr>
            <w:lang w:val="en-US"/>
          </w:rPr>
          <w:lastRenderedPageBreak/>
          <w:t>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2" w:author="Amanda Droghini" w:date="2018-03-12T08:06:00Z">
        <w:r w:rsidRPr="00A70B6E">
          <w:rPr>
            <w:lang w:val="en-US"/>
          </w:rPr>
          <w:t xml:space="preserve"> </w:t>
        </w:r>
      </w:ins>
    </w:p>
    <w:p w14:paraId="36347131" w14:textId="27B8A295" w:rsidR="00475A9D" w:rsidRPr="00A70B6E" w:rsidDel="00EF5CA5" w:rsidRDefault="00B31FD6" w:rsidP="00B31FD6">
      <w:pPr>
        <w:pStyle w:val="Heading2"/>
        <w:rPr>
          <w:del w:id="113" w:author="Amanda Droghini" w:date="2018-03-12T08:06:00Z"/>
        </w:rPr>
      </w:pPr>
      <w:r w:rsidRPr="00A70B6E">
        <w:t>Effects of climate change on invasion risk</w:t>
      </w:r>
      <w:del w:id="114" w:author="Amanda Droghini" w:date="2018-03-12T08:06:00Z">
        <w:r w:rsidR="003F73D7" w:rsidRPr="00A70B6E"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A70B6E"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Pr="00A70B6E" w:rsidRDefault="004D5A7F" w:rsidP="00B31FD6">
      <w:pPr>
        <w:pStyle w:val="Heading2"/>
      </w:pPr>
    </w:p>
    <w:p w14:paraId="1FAC28D1" w14:textId="426F5B66" w:rsidR="002E3D84" w:rsidRPr="00A70B6E" w:rsidRDefault="00EF5CA5" w:rsidP="00EF5CA5">
      <w:pPr>
        <w:spacing w:before="200" w:line="360" w:lineRule="auto"/>
        <w:contextualSpacing/>
        <w:rPr>
          <w:lang w:val="en-US"/>
        </w:rPr>
      </w:pPr>
      <w:r w:rsidRPr="00A70B6E">
        <w:rPr>
          <w:lang w:val="en-US"/>
        </w:rPr>
        <w:t xml:space="preserve">The Bering Sea is experiencing significant oceanographic changes as a result of climate chang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rPr>
          <w:lang w:val="en-US"/>
        </w:rPr>
        <w:fldChar w:fldCharType="separate"/>
      </w:r>
      <w:r w:rsidRPr="00A70B6E">
        <w:rPr>
          <w:noProof/>
          <w:lang w:val="en-US"/>
        </w:rPr>
        <w:t>(e.g. Grebmeier et al. 2006b, Stabeno et al. 2007, Mueter and Litzow 2008)</w:t>
      </w:r>
      <w:r w:rsidRPr="00A70B6E">
        <w:rPr>
          <w:lang w:val="en-US"/>
        </w:rPr>
        <w:fldChar w:fldCharType="end"/>
      </w:r>
      <w:r w:rsidRPr="00A70B6E">
        <w:rPr>
          <w:lang w:val="en-US"/>
        </w:rPr>
        <w:t xml:space="preserve">. Sea ice cover has decreased substantially since the 1950s, with a concomitant increase in surface water temperatures of 0.23°C per decade </w:t>
      </w:r>
      <w:r w:rsidRPr="00A70B6E">
        <w:rPr>
          <w:lang w:val="en-US"/>
        </w:rPr>
        <w:fldChar w:fldCharType="begin" w:fldLock="1"/>
      </w:r>
      <w:r w:rsidRPr="00A70B6E">
        <w:rPr>
          <w:lang w:val="en-US"/>
        </w:rP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rPr>
          <w:lang w:val="en-US"/>
        </w:rPr>
        <w:fldChar w:fldCharType="separate"/>
      </w:r>
      <w:r w:rsidRPr="00A70B6E">
        <w:rPr>
          <w:noProof/>
          <w:lang w:val="en-US"/>
        </w:rPr>
        <w:t>(Mueter and Litzow 2008)</w:t>
      </w:r>
      <w:r w:rsidRPr="00A70B6E">
        <w:rPr>
          <w:lang w:val="en-US"/>
        </w:rPr>
        <w:fldChar w:fldCharType="end"/>
      </w:r>
      <w:r w:rsidRPr="00A70B6E">
        <w:rPr>
          <w:lang w:val="en-US"/>
        </w:rPr>
        <w:t xml:space="preserve">. These changes are projected to continue </w:t>
      </w:r>
      <w:r w:rsidRPr="00A70B6E">
        <w:rPr>
          <w:lang w:val="en-US"/>
        </w:rPr>
        <w:fldChar w:fldCharType="begin" w:fldLock="1"/>
      </w:r>
      <w:r w:rsidRPr="00A70B6E">
        <w:rPr>
          <w:lang w:val="en-US"/>
        </w:rP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rPr>
          <w:lang w:val="en-US"/>
        </w:rPr>
        <w:fldChar w:fldCharType="separate"/>
      </w:r>
      <w:r w:rsidRPr="00A70B6E">
        <w:rPr>
          <w:noProof/>
          <w:lang w:val="en-US"/>
        </w:rPr>
        <w:t>(Wang et al. 2012, Hermann et al. 2016)</w:t>
      </w:r>
      <w:r w:rsidRPr="00A70B6E">
        <w:rPr>
          <w:lang w:val="en-US"/>
        </w:rPr>
        <w:fldChar w:fldCharType="end"/>
      </w:r>
      <w:r w:rsidRPr="00A70B6E">
        <w:rPr>
          <w:lang w:val="en-US"/>
        </w:rPr>
        <w:t xml:space="preserve">. In the next twenty years, our models predict a </w:t>
      </w:r>
      <w:r w:rsidRPr="00A70B6E">
        <w:rPr>
          <w:highlight w:val="yellow"/>
          <w:lang w:val="en-US"/>
        </w:rPr>
        <w:t>major</w:t>
      </w:r>
      <w:r w:rsidRPr="00A70B6E">
        <w:rPr>
          <w:lang w:val="en-US"/>
        </w:rPr>
        <w:t xml:space="preserve"> northward expansion in</w:t>
      </w:r>
      <w:r w:rsidR="00B31FD6" w:rsidRPr="00A70B6E">
        <w:rPr>
          <w:lang w:val="en-US"/>
        </w:rPr>
        <w:t xml:space="preserve"> suitable habitat </w:t>
      </w:r>
      <w:r w:rsidR="00A037D0" w:rsidRPr="00A70B6E">
        <w:rPr>
          <w:highlight w:val="yellow"/>
          <w:lang w:val="en-US"/>
        </w:rPr>
        <w:t>(Figure</w:t>
      </w:r>
      <w:r w:rsidR="00B31FD6" w:rsidRPr="00A70B6E">
        <w:rPr>
          <w:highlight w:val="yellow"/>
          <w:lang w:val="en-US"/>
        </w:rPr>
        <w:t xml:space="preserve"> </w:t>
      </w:r>
      <w:r w:rsidR="00A037D0" w:rsidRPr="00A70B6E">
        <w:rPr>
          <w:highlight w:val="yellow"/>
          <w:lang w:val="en-US"/>
        </w:rPr>
        <w:t>2</w:t>
      </w:r>
      <w:r w:rsidR="00B31FD6" w:rsidRPr="00A70B6E">
        <w:rPr>
          <w:highlight w:val="yellow"/>
          <w:lang w:val="en-US"/>
        </w:rPr>
        <w:t>)</w:t>
      </w:r>
      <w:r w:rsidRPr="00A70B6E">
        <w:rPr>
          <w:lang w:val="en-US"/>
        </w:rPr>
        <w:t xml:space="preserve"> that would largely </w:t>
      </w:r>
      <w:proofErr w:type="spellStart"/>
      <w:r w:rsidRPr="00A70B6E">
        <w:rPr>
          <w:lang w:val="en-US"/>
        </w:rPr>
        <w:t>favour</w:t>
      </w:r>
      <w:proofErr w:type="spellEnd"/>
      <w:r w:rsidRPr="00A70B6E">
        <w:rPr>
          <w:lang w:val="en-US"/>
        </w:rPr>
        <w:t xml:space="preserve"> taxa that already have the capacity to survive in the southern Bering Sea</w:t>
      </w:r>
      <w:r w:rsidR="002E3D84" w:rsidRPr="00A70B6E">
        <w:rPr>
          <w:lang w:val="en-US"/>
        </w:rPr>
        <w:t xml:space="preserve">. </w:t>
      </w:r>
      <w:r w:rsidR="00A96D50" w:rsidRPr="00A70B6E">
        <w:rPr>
          <w:highlight w:val="yellow"/>
          <w:lang w:val="en-US"/>
        </w:rPr>
        <w:t>Contextualize degree change in temp. with % change in suitable habitat.</w:t>
      </w:r>
      <w:r w:rsidR="00A96D50" w:rsidRPr="00A70B6E">
        <w:rPr>
          <w:lang w:val="en-US"/>
        </w:rPr>
        <w:t xml:space="preserve"> </w:t>
      </w:r>
      <w:r w:rsidR="00B31FD6" w:rsidRPr="00A70B6E">
        <w:rPr>
          <w:lang w:val="en-US"/>
        </w:rPr>
        <w:t xml:space="preserve">Northward range shifts in the Pacific Arctic have already been documented for native fish, zooplankton, and benthic invertebrates </w:t>
      </w:r>
      <w:r w:rsidR="00B31FD6" w:rsidRPr="00A70B6E">
        <w:rPr>
          <w:lang w:val="en-US"/>
        </w:rPr>
        <w:fldChar w:fldCharType="begin" w:fldLock="1"/>
      </w:r>
      <w:r w:rsidR="009F7627"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rsidRPr="00A70B6E">
        <w:rPr>
          <w:lang w:val="en-US"/>
        </w:rPr>
        <w:fldChar w:fldCharType="separate"/>
      </w:r>
      <w:r w:rsidR="00DB339D" w:rsidRPr="00A70B6E">
        <w:rPr>
          <w:noProof/>
          <w:lang w:val="en-US"/>
        </w:rPr>
        <w:t>(e.g. Grebmeier et al. 2006b, Matsuno et al. 2011, Stabeno et al. 2012, Kotwicki and Lauth 2013)</w:t>
      </w:r>
      <w:r w:rsidR="00B31FD6" w:rsidRPr="00A70B6E">
        <w:rPr>
          <w:lang w:val="en-US"/>
        </w:rPr>
        <w:fldChar w:fldCharType="end"/>
      </w:r>
      <w:r w:rsidR="00A44B6F" w:rsidRPr="00A70B6E">
        <w:rPr>
          <w:lang w:val="en-US"/>
        </w:rPr>
        <w:t>, and the few studies modeling Arctic invasions have also documented a poleward expansion of suitable habitat in the future (</w:t>
      </w:r>
      <w:proofErr w:type="spellStart"/>
      <w:r w:rsidR="00A44B6F" w:rsidRPr="00A70B6E">
        <w:rPr>
          <w:lang w:val="en-US"/>
        </w:rPr>
        <w:t>Goldsmit</w:t>
      </w:r>
      <w:proofErr w:type="spellEnd"/>
      <w:r w:rsidR="00A44B6F" w:rsidRPr="00A70B6E">
        <w:rPr>
          <w:lang w:val="en-US"/>
        </w:rPr>
        <w:t>, Ware)</w:t>
      </w:r>
      <w:r w:rsidR="00B31FD6" w:rsidRPr="00A70B6E">
        <w:rPr>
          <w:lang w:val="en-US"/>
        </w:rPr>
        <w:t xml:space="preserve">. </w:t>
      </w:r>
      <w:commentRangeStart w:id="115"/>
      <w:r w:rsidR="00B31FD6" w:rsidRPr="00A70B6E">
        <w:rPr>
          <w:highlight w:val="yellow"/>
          <w:lang w:val="en-US"/>
        </w:rPr>
        <w:t xml:space="preserve">The role of temperature as a limiting factor in northern Europe was shown for </w:t>
      </w:r>
      <w:proofErr w:type="spellStart"/>
      <w:r w:rsidR="00B31FD6" w:rsidRPr="00A70B6E">
        <w:rPr>
          <w:highlight w:val="yellow"/>
          <w:lang w:val="en-US"/>
        </w:rPr>
        <w:t>Crepidula</w:t>
      </w:r>
      <w:proofErr w:type="spellEnd"/>
      <w:r w:rsidR="00B31FD6" w:rsidRPr="00A70B6E">
        <w:rPr>
          <w:highlight w:val="yellow"/>
          <w:lang w:val="en-US"/>
        </w:rPr>
        <w:t xml:space="preserve"> </w:t>
      </w:r>
      <w:proofErr w:type="spellStart"/>
      <w:r w:rsidR="00B31FD6" w:rsidRPr="00A70B6E">
        <w:rPr>
          <w:highlight w:val="yellow"/>
          <w:lang w:val="en-US"/>
        </w:rPr>
        <w:t>fornicata</w:t>
      </w:r>
      <w:commentRangeEnd w:id="115"/>
      <w:proofErr w:type="spellEnd"/>
      <w:r w:rsidR="00B31FD6" w:rsidRPr="00A70B6E">
        <w:rPr>
          <w:rStyle w:val="CommentReference"/>
          <w:lang w:val="en-US"/>
        </w:rPr>
        <w:commentReference w:id="115"/>
      </w:r>
      <w:r w:rsidR="00B31FD6" w:rsidRPr="00A70B6E">
        <w:rPr>
          <w:lang w:val="en-US"/>
        </w:rPr>
        <w:t xml:space="preserve"> </w:t>
      </w:r>
    </w:p>
    <w:p w14:paraId="39BDA107" w14:textId="7C003AD1" w:rsidR="005D39C3" w:rsidRPr="00A70B6E" w:rsidRDefault="002674FC" w:rsidP="00EF5CA5">
      <w:pPr>
        <w:spacing w:before="200" w:line="360" w:lineRule="auto"/>
        <w:contextualSpacing/>
        <w:rPr>
          <w:lang w:val="en-US"/>
        </w:rPr>
      </w:pPr>
      <w:r w:rsidRPr="00A70B6E">
        <w:rPr>
          <w:highlight w:val="yellow"/>
          <w:lang w:val="en-US"/>
        </w:rPr>
        <w:t xml:space="preserve">Several studies have suggested that </w:t>
      </w:r>
      <w:r w:rsidR="008E0ACC" w:rsidRPr="00A70B6E">
        <w:rPr>
          <w:highlight w:val="yellow"/>
          <w:lang w:val="en-US"/>
        </w:rPr>
        <w:t>NIS</w:t>
      </w:r>
      <w:r w:rsidRPr="00A70B6E">
        <w:rPr>
          <w:highlight w:val="yellow"/>
          <w:lang w:val="en-US"/>
        </w:rPr>
        <w:t xml:space="preserve"> can persist at a low population size for years and suddenly undergo a boom when conditions become </w:t>
      </w:r>
      <w:proofErr w:type="spellStart"/>
      <w:r w:rsidRPr="00A70B6E">
        <w:rPr>
          <w:highlight w:val="yellow"/>
          <w:lang w:val="en-US"/>
        </w:rPr>
        <w:t>favourable</w:t>
      </w:r>
      <w:proofErr w:type="spellEnd"/>
      <w:r w:rsidRPr="00A70B6E">
        <w:rPr>
          <w:highlight w:val="yellow"/>
          <w:lang w:val="en-US"/>
        </w:rPr>
        <w:t xml:space="preserve"> </w:t>
      </w:r>
      <w:r w:rsidRPr="00A70B6E">
        <w:rPr>
          <w:highlight w:val="yellow"/>
          <w:lang w:val="en-US"/>
        </w:rPr>
        <w:fldChar w:fldCharType="begin" w:fldLock="1"/>
      </w:r>
      <w:r w:rsidRPr="00A70B6E">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Witte et al. 2010)</w:t>
      </w:r>
      <w:r w:rsidRPr="00A70B6E">
        <w:rPr>
          <w:highlight w:val="yellow"/>
          <w:lang w:val="en-US"/>
        </w:rPr>
        <w:fldChar w:fldCharType="end"/>
      </w:r>
      <w:r w:rsidRPr="00A70B6E">
        <w:rPr>
          <w:highlight w:val="yellow"/>
          <w:lang w:val="en-US"/>
        </w:rPr>
        <w:t>. In</w:t>
      </w:r>
      <w:r w:rsidRPr="00A70B6E">
        <w:rPr>
          <w:lang w:val="en-US"/>
        </w:rPr>
        <w:t xml:space="preserve"> temperate systems, </w:t>
      </w:r>
      <w:r w:rsidRPr="00A70B6E">
        <w:rPr>
          <w:highlight w:val="yellow"/>
          <w:lang w:val="en-US"/>
        </w:rPr>
        <w:t>warming ocean temperatures affect the survival (</w:t>
      </w:r>
      <w:proofErr w:type="spellStart"/>
      <w:r w:rsidRPr="00A70B6E">
        <w:rPr>
          <w:highlight w:val="yellow"/>
          <w:lang w:val="en-US"/>
        </w:rPr>
        <w:t>Groner</w:t>
      </w:r>
      <w:proofErr w:type="spellEnd"/>
      <w:r w:rsidRPr="00A70B6E">
        <w:rPr>
          <w:highlight w:val="yellow"/>
          <w:lang w:val="en-US"/>
        </w:rPr>
        <w:t xml:space="preserve">?), growth rates, reproductive output, and phenology of </w:t>
      </w:r>
      <w:r w:rsidR="008E0ACC" w:rsidRPr="00A70B6E">
        <w:rPr>
          <w:highlight w:val="yellow"/>
          <w:lang w:val="en-US"/>
        </w:rPr>
        <w:t>NIS</w:t>
      </w:r>
      <w:r w:rsidRPr="00A70B6E">
        <w:rPr>
          <w:highlight w:val="yellow"/>
          <w:lang w:val="en-US"/>
        </w:rPr>
        <w:t xml:space="preserve"> </w:t>
      </w:r>
      <w:r w:rsidRPr="00A70B6E">
        <w:rPr>
          <w:highlight w:val="yellow"/>
          <w:lang w:val="en-US"/>
        </w:rPr>
        <w:fldChar w:fldCharType="begin" w:fldLock="1"/>
      </w:r>
      <w:r w:rsidRPr="00A70B6E">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Stachowicz et al. 2002, Saunders and Metaxas 2007, Valdizan et al. 2011, Lord 2017)</w:t>
      </w:r>
      <w:r w:rsidRPr="00A70B6E">
        <w:rPr>
          <w:highlight w:val="yellow"/>
          <w:lang w:val="en-US"/>
        </w:rPr>
        <w:fldChar w:fldCharType="end"/>
      </w:r>
      <w:r w:rsidRPr="00A70B6E">
        <w:rPr>
          <w:highlight w:val="yellow"/>
          <w:lang w:val="en-US"/>
        </w:rPr>
        <w:t>.</w:t>
      </w:r>
      <w:r w:rsidR="005D39C3" w:rsidRPr="00A70B6E">
        <w:rPr>
          <w:lang w:val="en-US"/>
        </w:rPr>
        <w:t xml:space="preserve"> </w:t>
      </w:r>
      <w:ins w:id="116" w:author="Amanda Droghini" w:date="2018-03-03T19:08:00Z">
        <w:r w:rsidR="005D39C3" w:rsidRPr="00A70B6E">
          <w:rPr>
            <w:lang w:val="en-US"/>
          </w:rPr>
          <w:t xml:space="preserve">((future climate change)) </w:t>
        </w:r>
      </w:ins>
      <w:del w:id="117" w:author="Amanda Droghini" w:date="2018-03-03T19:08:00Z">
        <w:r w:rsidR="005D39C3" w:rsidRPr="00A70B6E" w:rsidDel="00C4144A">
          <w:rPr>
            <w:lang w:val="en-US"/>
          </w:rPr>
          <w:delText xml:space="preserve">In this analysis, we did not include the time required for taxa to undergo full development, although this is an idea for future work. However, such data are not only time-consuming to collect, but they may not be applicable to cold-water systems, given the common interplay between temperature and larval development </w:delText>
        </w:r>
        <w:r w:rsidR="005D39C3" w:rsidRPr="00A70B6E" w:rsidDel="00C4144A">
          <w:rPr>
            <w:lang w:val="en-US"/>
          </w:rPr>
          <w:fldChar w:fldCharType="begin" w:fldLock="1"/>
        </w:r>
        <w:r w:rsidR="005D39C3" w:rsidRPr="00A70B6E" w:rsidDel="00C4144A">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RPr="00A70B6E" w:rsidDel="00C4144A">
          <w:rPr>
            <w:lang w:val="en-US"/>
          </w:rPr>
          <w:fldChar w:fldCharType="separate"/>
        </w:r>
        <w:r w:rsidR="005D39C3" w:rsidRPr="00A70B6E" w:rsidDel="00C4144A">
          <w:rPr>
            <w:lang w:val="en-US"/>
          </w:rPr>
          <w:delText>(de Rivera et al. 2007)</w:delText>
        </w:r>
        <w:r w:rsidR="005D39C3" w:rsidRPr="00A70B6E" w:rsidDel="00C4144A">
          <w:rPr>
            <w:lang w:val="en-US"/>
          </w:rPr>
          <w:fldChar w:fldCharType="end"/>
        </w:r>
        <w:r w:rsidR="005D39C3" w:rsidRPr="00A70B6E" w:rsidDel="00C4144A">
          <w:rPr>
            <w:lang w:val="en-US"/>
          </w:rPr>
          <w:delText xml:space="preserve">. </w:delText>
        </w:r>
      </w:del>
      <w:r w:rsidR="005D39C3" w:rsidRPr="00A70B6E">
        <w:rPr>
          <w:highlight w:val="yellow"/>
          <w:lang w:val="en-US"/>
        </w:rPr>
        <w:t xml:space="preserve">Warmer winter water temperatures have been linked to the earlier onset of recruitment and increased recruitment of </w:t>
      </w:r>
      <w:r w:rsidR="008E0ACC" w:rsidRPr="00A70B6E">
        <w:rPr>
          <w:lang w:val="en-US"/>
        </w:rPr>
        <w:t>NIS</w:t>
      </w:r>
      <w:r w:rsidR="00114E82" w:rsidRPr="00A70B6E">
        <w:rPr>
          <w:lang w:val="en-US"/>
        </w:rPr>
        <w:t xml:space="preserve"> We did not consider possible </w:t>
      </w:r>
      <w:del w:id="118" w:author="Amanda Droghini" w:date="2018-02-28T21:48:00Z">
        <w:r w:rsidR="00114E82" w:rsidRPr="00A70B6E" w:rsidDel="00216F05">
          <w:rPr>
            <w:lang w:val="en-US"/>
          </w:rPr>
          <w:delText>Although the ROMS we used have been shown to correctly estimate measured values of the Bering Sea (</w:delText>
        </w:r>
        <w:r w:rsidR="00114E82" w:rsidRPr="00A70B6E" w:rsidDel="00216F05">
          <w:rPr>
            <w:highlight w:val="yellow"/>
            <w:lang w:val="en-US"/>
          </w:rPr>
          <w:delText>XXX</w:delText>
        </w:r>
        <w:r w:rsidR="00114E82" w:rsidRPr="00A70B6E" w:rsidDel="00216F05">
          <w:rPr>
            <w:lang w:val="en-US"/>
          </w:rPr>
          <w:delText xml:space="preserve">), the complexity of modeling dynamic oceanographic processes inevitably requires using simplifying assumptions when building these models. </w:delText>
        </w:r>
      </w:del>
      <w:r w:rsidR="00114E82" w:rsidRPr="00A70B6E">
        <w:rPr>
          <w:lang w:val="en-US"/>
        </w:rPr>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Pr="00A70B6E" w:rsidRDefault="00B31FD6" w:rsidP="00B31FD6">
      <w:pPr>
        <w:spacing w:line="360" w:lineRule="auto"/>
        <w:contextualSpacing/>
        <w:rPr>
          <w:lang w:val="en-US"/>
        </w:rPr>
      </w:pPr>
    </w:p>
    <w:p w14:paraId="1847D05C" w14:textId="14C4810F" w:rsidR="00B31FD6" w:rsidRPr="00A70B6E" w:rsidDel="004D36DB" w:rsidRDefault="00B31FD6" w:rsidP="00CE457C">
      <w:pPr>
        <w:pStyle w:val="NoSpacing"/>
        <w:spacing w:line="480" w:lineRule="auto"/>
        <w:rPr>
          <w:del w:id="119" w:author="Amanda Droghini" w:date="2018-03-21T22:32:00Z"/>
        </w:rPr>
      </w:pPr>
      <w:r w:rsidRPr="00A70B6E">
        <w:lastRenderedPageBreak/>
        <w:t xml:space="preserve">The suitable temperature conditions of the southern Bering Sea are especially concerning considering the high vessel traffic in the region. The Bering Sea </w:t>
      </w:r>
      <w:r w:rsidR="005810E2" w:rsidRPr="00A70B6E">
        <w:rPr>
          <w:highlight w:val="yellow"/>
        </w:rPr>
        <w:t>is the only waterbody that is included in both NSR and northwest passage</w:t>
      </w:r>
      <w:r w:rsidR="005810E2" w:rsidRPr="00A70B6E">
        <w:t xml:space="preserve">. It </w:t>
      </w:r>
      <w:r w:rsidRPr="00A70B6E">
        <w:t>receives nearly 50% of all traffic in the Arctic region, and an additional 600 to 900 vessels are expected to navigate the Bering Sea by 2025 (Ellis and Brigham 2009).</w:t>
      </w:r>
      <w:ins w:id="120" w:author="Amanda Droghini" w:date="2018-03-21T22:32:00Z">
        <w:r w:rsidR="004D36DB" w:rsidRPr="00A70B6E">
          <w:rPr>
            <w:rFonts w:ascii="Times New Roman" w:hAnsi="Times New Roman" w:cs="Times New Roman"/>
            <w:sz w:val="24"/>
          </w:rPr>
          <w:t xml:space="preserve"> </w:t>
        </w:r>
      </w:ins>
    </w:p>
    <w:p w14:paraId="416CE0E2" w14:textId="77777777" w:rsidR="00B31FD6" w:rsidRPr="00A70B6E" w:rsidDel="004D36DB" w:rsidRDefault="00B31FD6" w:rsidP="00CE457C">
      <w:pPr>
        <w:pStyle w:val="NoSpacing"/>
        <w:spacing w:line="480" w:lineRule="auto"/>
        <w:rPr>
          <w:del w:id="121" w:author="Amanda Droghini" w:date="2018-03-21T22:32:00Z"/>
          <w:rFonts w:ascii="Times New Roman" w:hAnsi="Times New Roman" w:cs="Times New Roman"/>
          <w:sz w:val="24"/>
        </w:rPr>
      </w:pPr>
    </w:p>
    <w:p w14:paraId="709CCDD5" w14:textId="625DCF5A" w:rsidR="00CE457C" w:rsidRPr="00A70B6E" w:rsidRDefault="00CE457C">
      <w:pPr>
        <w:pStyle w:val="NoSpacing"/>
        <w:spacing w:line="480" w:lineRule="auto"/>
        <w:rPr>
          <w:rFonts w:ascii="Times New Roman" w:hAnsi="Times New Roman" w:cs="Times New Roman"/>
          <w:sz w:val="24"/>
          <w:szCs w:val="24"/>
        </w:rPr>
      </w:pPr>
      <w:del w:id="122" w:author="Amanda Droghini" w:date="2018-03-21T22:32:00Z">
        <w:r w:rsidRPr="00A70B6E"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RPr="00A70B6E" w:rsidDel="004D36DB">
          <w:rPr>
            <w:rFonts w:ascii="Times New Roman" w:hAnsi="Times New Roman" w:cs="Times New Roman"/>
            <w:sz w:val="24"/>
          </w:rPr>
          <w:delText xml:space="preserve">Sea </w:delText>
        </w:r>
        <w:r w:rsidRPr="00A70B6E" w:rsidDel="004D36DB">
          <w:rPr>
            <w:rFonts w:ascii="Times New Roman" w:hAnsi="Times New Roman" w:cs="Times New Roman"/>
            <w:sz w:val="24"/>
          </w:rPr>
          <w:delText xml:space="preserve">will likely increase. </w:delText>
        </w:r>
      </w:del>
      <w:r w:rsidRPr="00A70B6E">
        <w:rPr>
          <w:rFonts w:ascii="Times New Roman" w:hAnsi="Times New Roman" w:cs="Times New Roman"/>
          <w:sz w:val="24"/>
        </w:rPr>
        <w:t>Future expansions of the Arctic for shipping and oil and gas exploration may le</w:t>
      </w:r>
      <w:r w:rsidR="00D31C66" w:rsidRPr="00A70B6E">
        <w:rPr>
          <w:rFonts w:ascii="Times New Roman" w:hAnsi="Times New Roman" w:cs="Times New Roman"/>
          <w:sz w:val="24"/>
        </w:rPr>
        <w:t xml:space="preserve">ad to continued development of </w:t>
      </w:r>
      <w:r w:rsidRPr="00A70B6E">
        <w:rPr>
          <w:rFonts w:ascii="Times New Roman" w:hAnsi="Times New Roman" w:cs="Times New Roman"/>
          <w:sz w:val="24"/>
        </w:rPr>
        <w:t xml:space="preserve">plans for establishing industrial scale port facilities in northern ports such as Nome, which currently receives little traffic. Our current models emphasize southeastern </w:t>
      </w:r>
      <w:r w:rsidR="001817D4" w:rsidRPr="00A70B6E">
        <w:rPr>
          <w:rFonts w:ascii="Times New Roman" w:hAnsi="Times New Roman" w:cs="Times New Roman"/>
          <w:sz w:val="24"/>
        </w:rPr>
        <w:t>Bering Sea</w:t>
      </w:r>
      <w:r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Pr="00A70B6E">
        <w:rPr>
          <w:rFonts w:ascii="Times New Roman" w:hAnsi="Times New Roman" w:cs="Times New Roman"/>
          <w:sz w:val="24"/>
        </w:rPr>
        <w:t>home to largest U.S. fishery port….. and economic driver of Alaska…</w:t>
      </w:r>
      <w:r w:rsidR="00733F1B"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00F90DE0" w:rsidRPr="00A70B6E">
        <w:t xml:space="preserve">The oceanographic and socioeconomic realities of Arctic marine ecosystems are rapidly changing. At the same time, because these systems are still </w:t>
      </w:r>
      <w:r w:rsidR="00F90DE0" w:rsidRPr="00A70B6E">
        <w:rPr>
          <w:highlight w:val="cyan"/>
        </w:rPr>
        <w:t>uninvaded</w:t>
      </w:r>
      <w:r w:rsidR="00F90DE0" w:rsidRPr="00A70B6E">
        <w:t xml:space="preserve">, they are also excellent candidates for prevention and early detection. </w:t>
      </w:r>
      <w:r w:rsidR="001817D4" w:rsidRPr="00A70B6E">
        <w:rPr>
          <w:rFonts w:ascii="Times New Roman" w:hAnsi="Times New Roman" w:cs="Times New Roman"/>
          <w:sz w:val="24"/>
          <w:szCs w:val="24"/>
          <w:highlight w:val="yellow"/>
        </w:rPr>
        <w:t>Broader implication = monitoring program.</w:t>
      </w:r>
    </w:p>
    <w:p w14:paraId="6F93826D" w14:textId="77777777" w:rsidR="00DB3FD2" w:rsidRPr="00A70B6E" w:rsidRDefault="00DB3FD2" w:rsidP="00DB3FD2">
      <w:pPr>
        <w:spacing w:before="200" w:line="360" w:lineRule="auto"/>
        <w:contextualSpacing/>
        <w:rPr>
          <w:color w:val="FF0000"/>
          <w:highlight w:val="white"/>
          <w:lang w:val="en-US"/>
        </w:rPr>
      </w:pPr>
      <w:bookmarkStart w:id="123" w:name="_j7rjor86myf4" w:colFirst="0" w:colLast="0"/>
      <w:bookmarkStart w:id="124" w:name="_wlyl2isgh4pt" w:colFirst="0" w:colLast="0"/>
      <w:bookmarkStart w:id="125" w:name="_9nos1ewn3on8" w:colFirst="0" w:colLast="0"/>
      <w:bookmarkStart w:id="126" w:name="_6eg1um4qsxm4" w:colFirst="0" w:colLast="0"/>
      <w:bookmarkEnd w:id="123"/>
      <w:bookmarkEnd w:id="124"/>
      <w:bookmarkEnd w:id="125"/>
      <w:bookmarkEnd w:id="126"/>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t xml:space="preserve">The risk of nonindigenous species invasion in Prince William Sound associated with oil tanker traffic and ballast water management :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w:t>
      </w:r>
      <w:proofErr w:type="spellStart"/>
      <w:r w:rsidRPr="00A70B6E">
        <w:rPr>
          <w:lang w:val="en-US"/>
        </w:rPr>
        <w:t>Gotthardt</w:t>
      </w:r>
      <w:proofErr w:type="spellEnd"/>
      <w:r w:rsidRPr="00A70B6E">
        <w:rPr>
          <w:lang w:val="en-US"/>
        </w:rPr>
        <w:t xml:space="preserve">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127"/>
      <w:r w:rsidRPr="00A70B6E">
        <w:rPr>
          <w:lang w:val="en-US"/>
        </w:rPr>
        <w:t xml:space="preserve">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commentRangeEnd w:id="127"/>
      <w:r w:rsidR="00304FD5" w:rsidRPr="00A70B6E">
        <w:rPr>
          <w:rStyle w:val="CommentReference"/>
          <w:rFonts w:ascii="Arial" w:eastAsia="Arial" w:hAnsi="Arial" w:cs="Arial"/>
          <w:color w:val="000000"/>
          <w:lang w:val="en-US" w:eastAsia="en-US"/>
        </w:rPr>
        <w:commentReference w:id="127"/>
      </w:r>
      <w:r w:rsidR="00F109AA" w:rsidRPr="00A70B6E">
        <w:rPr>
          <w:lang w:val="en-US"/>
        </w:rPr>
        <w:t xml:space="preserve">Additional thanks goes to Matt </w:t>
      </w:r>
      <w:r w:rsidR="00F109AA" w:rsidRPr="00A70B6E">
        <w:rPr>
          <w:lang w:val="en-US"/>
        </w:rPr>
        <w:lastRenderedPageBreak/>
        <w:t>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128" w:name="_6u0eeeycv0oa" w:colFirst="0" w:colLast="0"/>
      <w:bookmarkEnd w:id="128"/>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09035DF5" w14:textId="7AE19B23" w:rsidR="00524D75" w:rsidRPr="00524D75" w:rsidRDefault="004D5A7F" w:rsidP="00524D75">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524D75" w:rsidRPr="00524D75">
        <w:rPr>
          <w:noProof/>
          <w:lang w:val="en-US"/>
        </w:rPr>
        <w:t>Ashton, G. V., E. I. Riedlecker, and G. M. Ruiz. 2008. First non-native crustacean established in coastal waters of Alaska. Aquatic Biology 3:133–137.</w:t>
      </w:r>
    </w:p>
    <w:p w14:paraId="61383E6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Blackburn, T. M., P. Pyšek, S. Bacher, J. T. Carlton, R. P. Duncan, V. Jarošík, J. R. U. Wilson, and D. M. Richardson. 2011. A proposed unified framework for biological invasions. Trends in Ecology and Evolution 26:333–339.</w:t>
      </w:r>
    </w:p>
    <w:p w14:paraId="45BF74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arlton, J. T. 1996. Pattern, process, and prediction in marine invasion ecology. Biological Conservation 78:97–106.</w:t>
      </w:r>
    </w:p>
    <w:p w14:paraId="5CE42B7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E. Briski, S. A. Bailey, and H. J. MacIsaac. 2014. Richness–abundance relationships for zooplankton in ballast water: temperate versus Arctic comparisons. ICES Journal of Marine Science 71:1876–1884.</w:t>
      </w:r>
    </w:p>
    <w:p w14:paraId="386512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and S. A. Bailey. 2016. Survival of ship biofouling assemblages during and after voyages to the Canadian Arctic. Marine Biology 163:250.</w:t>
      </w:r>
    </w:p>
    <w:p w14:paraId="1887A6F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71E1A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olautti, R. I., I. A. Grigorovich, and H. J. MacIsaac. 2006. Propagule pressure: A null model for biological invasions. Biological Invasions 8:1023–1037.</w:t>
      </w:r>
    </w:p>
    <w:p w14:paraId="48E095C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Eguíluz, V. M., J. Fernández-Gracia, X. Irigoien, and C. M. Duarte. 2016. A quantitative assessment of Arctic shipping in 2010-2014. Scientific Reports 6:3–8.</w:t>
      </w:r>
    </w:p>
    <w:p w14:paraId="6ADFFA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Fetzer, I., and W. Arntz. 2008. Reproductive strategies of benthic invertebrates in the Kara Sea (Russian Arctic): adaptation of reproduction modes to cold water. Marine Ecology Progress Series 356:189–202.</w:t>
      </w:r>
    </w:p>
    <w:p w14:paraId="2D90FB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Goldsmit, J., P. Archambault, G. Chust, E. Villarino, G. Liu, J. V. Lukovich, D. G. Barber, and K. L. Howland. 2018. Projecting present and future habitat suitability of ship-mediated aquatic invasive species in the Canadian Arctic. Biological Invasions 20:501–517.</w:t>
      </w:r>
    </w:p>
    <w:p w14:paraId="2E041D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L. W. Cooper, H. M. Feder, and B. I. Sirenko. 2006a. Ecosystem dynamics of the Pacific-influenced Northern Bering and Chukchi Seas in the Amerasian Arctic. Progress in Oceanography 71:331–361.</w:t>
      </w:r>
    </w:p>
    <w:p w14:paraId="6EE1CC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J. E. Overland, S. E. Moore, E. V Farley, E. C. Carmack, L. W. Cooper, K. E. Frey, J. H. Helle, F. A. McLaughlin, and S. L. McNutt. 2006b. A major ecosystem shift in the Northern Bering Sea. Science 311:1461–1464.</w:t>
      </w:r>
    </w:p>
    <w:p w14:paraId="675DFF56"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C1986B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A5314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uang, X., S. Li, P. Ni, Y. Gao, J. Bei, Z. Zhou, and A. Zhan. 2017. Rapid response to changing environments during biological invasions: DNA methylation perspectives. Molecular Ecology 12:3218–3221.</w:t>
      </w:r>
    </w:p>
    <w:p w14:paraId="0048EDF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Kassahn, K. S., R. H. Crozier, H. O. Pörtner, and M. J. Caley. 2009. Animal performance and stress: Responses and tolerance limits at different levels of biological organisation. Biological Reviews 84:277–292.</w:t>
      </w:r>
    </w:p>
    <w:p w14:paraId="08DD2CA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28064D3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add, C., and J. E. Overland. 2009. Retrospective analysis of sea surface temperature in the northern Bering and Chukchi seas. NOAA Technical Memorandum OAR PMEL-145. Seattle, WA.</w:t>
      </w:r>
    </w:p>
    <w:p w14:paraId="14CE3E8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emke, P., J. Ren, R. B. Alley, I. Allison, J. Carrasco, G. Flato, Y. Fujii, G. Kaser, P. Mote, R. H. Thomas, and T. Zhang. 2007. Observations: Changes in snow, ice and frozen ground. Pages 337–383</w:t>
      </w:r>
      <w:r w:rsidRPr="00524D75">
        <w:rPr>
          <w:i/>
          <w:iCs/>
          <w:noProof/>
          <w:lang w:val="en-US"/>
        </w:rPr>
        <w:t>in</w:t>
      </w:r>
      <w:r w:rsidRPr="00524D75">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742553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ord, J. P. 2017. Impact of seawater temperature on growth and recruitment of invasive fouling species at the global scale. Marine Ecology 38:1–10.</w:t>
      </w:r>
    </w:p>
    <w:p w14:paraId="56CB103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ndrak, N. E., and B. Cudmore. 2015. Risk assessment: Cornerstone of an aquatic invasive species program. Aquatic Ecosystem Health and Management 18:312–320.</w:t>
      </w:r>
    </w:p>
    <w:p w14:paraId="4739837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tsuno, K., A. Yamaguchi, T. Hirawake, and I. Imai. 2011. Year-to-year changes of the mesozooplankton community in the Chukchi Sea during summers of 1991, 1992 and 2007, 2008. Polar Biology 34:1349–1360.</w:t>
      </w:r>
    </w:p>
    <w:p w14:paraId="0476422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cGee, S., R. Piorkowski, and G. Ruiz. 2006. Analysis of recent vessel arrivals and ballast water discharge in Alaska: Toward assessing ship-mediated invasion risk. Marine Pollution Bulletin 52:1634–1645.</w:t>
      </w:r>
    </w:p>
    <w:p w14:paraId="47D3BF2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Miller, A. W., and G. M. Ruiz. 2014. Arctic shipping and marine invaders. Nature Climate </w:t>
      </w:r>
      <w:r w:rsidRPr="00524D75">
        <w:rPr>
          <w:noProof/>
          <w:lang w:val="en-US"/>
        </w:rPr>
        <w:lastRenderedPageBreak/>
        <w:t>Change 4:413–416.</w:t>
      </w:r>
    </w:p>
    <w:p w14:paraId="2159533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iller, K. B. 2016. Forecasting at the edge of the niche: Didemnum vexillum in Southeast Alaska. Marine Biology 163:1–12.</w:t>
      </w:r>
    </w:p>
    <w:p w14:paraId="7AD9940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lnar, J. L., R. L. Gamboa, C. Revenga, and M. D. Spalding. 2008. Assessing the global threat of invasive species to marine biodiversity. Frontiers in Ecology and the Environment 6:485–492.</w:t>
      </w:r>
    </w:p>
    <w:p w14:paraId="0811D6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naco, C. J., and B. Helmuth. 2011. Tipping points, thresholds and the keystone role of physiology in marine climate change research. Page Advances in Marine Biology.</w:t>
      </w:r>
    </w:p>
    <w:p w14:paraId="2F663D0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ueter, F. J., and M. A. Litzow. 2008. Sea ice retreat alters the biogeography of the Bering Sea continental shelf. Ecological Applications 18:309–320.</w:t>
      </w:r>
    </w:p>
    <w:p w14:paraId="003F67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B71361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örtner, H. O. 2001. Climate change and temperature-dependent biogeography: Oxygen limitation of thermal tolerance in animals. Naturwissenschaften 88:137–146.</w:t>
      </w:r>
    </w:p>
    <w:p w14:paraId="613505D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owers, S. P., M. A. Bishop, J. H. Grabowski, and C. H. Peterson. 2006. Distribution of the invasive bivalve Mya arenaria L. on intertidal flats of southcentral Alaska. Journal of Sea Research 55:207–216.</w:t>
      </w:r>
    </w:p>
    <w:p w14:paraId="4A2E108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643BE0F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Renaud, P. E., M. K. Sejr, B. A. Bluhm, B. Sirenko, and I. H. Ellingsen. 2015. The future of Arctic benthos: Expansion, invasion, and biodiversity. Progress in Oceanography 139:244–257.</w:t>
      </w:r>
    </w:p>
    <w:p w14:paraId="6831E46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N. G. Hitchcock, S. J. Teck, B. P. Steves, A. H. Hines, and G. M. Ruiz. 2007. Larval development rate predicts range expansion of an introduced crab. Marine Biology 150:1275–1288.</w:t>
      </w:r>
    </w:p>
    <w:p w14:paraId="5D1435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B. P. Steves, P. W. Fofonoff, A. H. Hines, and G. M. Ruiz. 2011. Potential for high-latitude marine invasions along western North America. Diversity and Distributions 17:1198–1209.</w:t>
      </w:r>
    </w:p>
    <w:p w14:paraId="6B59749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J. T. Carlton, E. D. Grosholz, and A. H. Hines. 1997. Global invasions of marine and estuarine habitats by non-indigenous species: Mechanisms, extent, and consequences. American Zoologist 37:621–632.</w:t>
      </w:r>
    </w:p>
    <w:p w14:paraId="61DBAE2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and J. T. Carlton. 2015. Invasion history and vector dynamics in coastal marine ecosystems: a North American perspective. Aquatic Ecosystem Health &amp; Management 18:299–311.</w:t>
      </w:r>
    </w:p>
    <w:p w14:paraId="43B52FF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J. T. Carlton, M. J. Wonham, and A. H. Hines. 2000. Invasion of coastal marine communities in North America: apparent patterns, processes, and biases. Annual Review of Ecology and Systematics 31:481–531.</w:t>
      </w:r>
    </w:p>
    <w:p w14:paraId="18FCEA4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and C. L. Hewitt. 2009. Latitudinal patterns of biological invasions in marine ecosystems: a polar perspective. Pages 347–358</w:t>
      </w:r>
      <w:r w:rsidRPr="00524D75">
        <w:rPr>
          <w:i/>
          <w:iCs/>
          <w:noProof/>
          <w:lang w:val="en-US"/>
        </w:rPr>
        <w:t>in</w:t>
      </w:r>
      <w:r w:rsidRPr="00524D75">
        <w:rPr>
          <w:noProof/>
          <w:lang w:val="en-US"/>
        </w:rPr>
        <w:t xml:space="preserve"> I. Krupnik, M. A. Lang, and S. E. Miller, editors.Smithsonian at the Poles: Contributions to International Polar Year Science. Smithsonian Institution Scholarly Press, Washington, DC.</w:t>
      </w:r>
    </w:p>
    <w:p w14:paraId="39B3477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aunders, M., and A. Metaxas. 2007. Temperature explains settlement patterns of the introduced </w:t>
      </w:r>
      <w:r w:rsidRPr="00524D75">
        <w:rPr>
          <w:noProof/>
          <w:lang w:val="en-US"/>
        </w:rPr>
        <w:lastRenderedPageBreak/>
        <w:t>bryozoan Membranipora membranacea in Nova Scotia, Canada. Marine Ecology Progress Series 344:95–106.</w:t>
      </w:r>
    </w:p>
    <w:p w14:paraId="2DCA164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3CC6289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2014. Synergies between climate change and species invasions: Evidence from marine systems. Invasive Species and Global Climate Change:101–116.</w:t>
      </w:r>
    </w:p>
    <w:p w14:paraId="190F1D0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S. J. Jones, and L. P. Miller. 2011. Geographic variation in temperature tolerance as an indicator of potential population responses to climate change. Journal of Experimental Marine Biology and Ecology 400:209–217.</w:t>
      </w:r>
    </w:p>
    <w:p w14:paraId="73D9E4B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A. Bond, and S. A. Salo. 2007. On the recent warming of the southeastern Bering Sea shelf. Deep-Sea Research Part II: Topical Studies in Oceanography 54:2599–2618.</w:t>
      </w:r>
    </w:p>
    <w:p w14:paraId="092849C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9A21B9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tabeno, P. J., J. D. Schumacher, and K. Ohtani. 1999. The physical oceanography of the Bering </w:t>
      </w:r>
      <w:r w:rsidRPr="00524D75">
        <w:rPr>
          <w:noProof/>
          <w:lang w:val="en-US"/>
        </w:rPr>
        <w:lastRenderedPageBreak/>
        <w:t>Sea. Pages 1–28</w:t>
      </w:r>
      <w:r w:rsidRPr="00524D75">
        <w:rPr>
          <w:i/>
          <w:iCs/>
          <w:noProof/>
          <w:lang w:val="en-US"/>
        </w:rPr>
        <w:t>in</w:t>
      </w:r>
      <w:r w:rsidRPr="00524D75">
        <w:rPr>
          <w:noProof/>
          <w:lang w:val="en-US"/>
        </w:rPr>
        <w:t xml:space="preserve"> T. R. Loughlin and K. Ohtani, editors.Dynamics of the Bering Sea. University of Alaska Sea Grant, Fairbanks, AK.</w:t>
      </w:r>
    </w:p>
    <w:p w14:paraId="0B0996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9CE1F8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roeve, J. C., M. C. Serreze, M. M. Holland, J. E. Kay, J. Malanik, and A. P. Barrett. 2012. The Arctic’s rapidly shrinking sea ice cover: A research synthesis. Climatic Change 110:1005–1027.</w:t>
      </w:r>
    </w:p>
    <w:p w14:paraId="439D52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0567FA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ling, E., G. M. Ruiz, L. D. Smith, B. Galil, A. W. Miller, and K. R. Murphy. 2005. Supply-side invasion ecology: characterizing propagule pressure in coastal ecosystems. Proceedings of the Royal Society B: Biological Sciences 272:1249–1257.</w:t>
      </w:r>
    </w:p>
    <w:p w14:paraId="01095C0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E., and B. P. Harris. 2016. Review of ballast water management policy and associated implications for Alaska. Marine Policy 70:13–21.</w:t>
      </w:r>
    </w:p>
    <w:p w14:paraId="5F1C387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B. Harris, K. Holzer, and M. Minton. 2016. Ballast-borne marine invasive species: exploring the risk to coastal Alaska, USA. Management of Biological Invasions 7:199–211.</w:t>
      </w:r>
    </w:p>
    <w:p w14:paraId="58AEB80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ng, M., J. E. Overland, and N. A. Bond. 2010. Climate projections for selected large marine ecosystems. Journal of Marine Systems 79:258–266.</w:t>
      </w:r>
    </w:p>
    <w:p w14:paraId="41D6831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Wang, M., J. E. Overland, and P. Stabeno. 2012. Future climate of the Bering and Chukchi Seas projected by global climate models. Deep-Sea Research Part II: Topical Studies in </w:t>
      </w:r>
      <w:r w:rsidRPr="00524D75">
        <w:rPr>
          <w:noProof/>
          <w:lang w:val="en-US"/>
        </w:rPr>
        <w:lastRenderedPageBreak/>
        <w:t>Oceanography 65–70:46–57.</w:t>
      </w:r>
    </w:p>
    <w:p w14:paraId="5D70CD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A. Jelmert, S. M. Olsen, L. Pellissier, M. Wisz, D. Kriticos, G. Semenov, S. Kwaśniewski, and I. G. Alsos. 2016. Biological introduction risks from shipping in a warming Arctic. Journal of Applied Ecology 53:340–349.</w:t>
      </w:r>
    </w:p>
    <w:p w14:paraId="4B8B324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3615B32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tson, J. T., and A. C. Haynie. 2016. Using vessel monitoring system data to identify and characterize trips made by fishing vessels in the United States North Pacific. PLoS ONE 11:1–20.</w:t>
      </w:r>
    </w:p>
    <w:p w14:paraId="7985B5D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esterman, E. L., R. Whitlatch, J. A. Dijkstra, and L. G. Harris. 2009. Variation in brooding period masks similarities in response to changing temperatures. Marine Ecology Progress Series 391:13–19.</w:t>
      </w:r>
    </w:p>
    <w:p w14:paraId="199D72B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itte, S., C. Buschbaum, J. E. E. van Beusekom, and K. Reise. 2010. Does climatic warming explain why an introduced barnacle finally takes over after a lag of more than 50 years? Biological Invasions 12:3579–3589.</w:t>
      </w:r>
    </w:p>
    <w:p w14:paraId="484785B7" w14:textId="77777777" w:rsidR="00524D75" w:rsidRPr="00524D75" w:rsidRDefault="00524D75" w:rsidP="00524D75">
      <w:pPr>
        <w:widowControl w:val="0"/>
        <w:autoSpaceDE w:val="0"/>
        <w:autoSpaceDN w:val="0"/>
        <w:adjustRightInd w:val="0"/>
        <w:ind w:left="480" w:hanging="480"/>
        <w:rPr>
          <w:noProof/>
        </w:rPr>
      </w:pPr>
      <w:r w:rsidRPr="00524D75">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0A77591B" w:rsidR="004D5A7F" w:rsidRPr="00A70B6E" w:rsidRDefault="004D5A7F" w:rsidP="00524D75">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proofErr w:type="spellStart"/>
      <w:r w:rsidRPr="00A70B6E">
        <w:rPr>
          <w:lang w:val="en-US"/>
        </w:rPr>
        <w:t>Floerl</w:t>
      </w:r>
      <w:proofErr w:type="spellEnd"/>
      <w:r w:rsidRPr="00A70B6E">
        <w:rPr>
          <w:lang w:val="en-US"/>
        </w:rPr>
        <w:t xml:space="preserve">, O., </w:t>
      </w:r>
      <w:proofErr w:type="spellStart"/>
      <w:r w:rsidRPr="00A70B6E">
        <w:rPr>
          <w:lang w:val="en-US"/>
        </w:rPr>
        <w:t>Inglis</w:t>
      </w:r>
      <w:proofErr w:type="spellEnd"/>
      <w:r w:rsidRPr="00A70B6E">
        <w:rPr>
          <w:lang w:val="en-US"/>
        </w:rPr>
        <w:t xml:space="preserve">, G.J., </w:t>
      </w:r>
      <w:proofErr w:type="spellStart"/>
      <w:r w:rsidRPr="00A70B6E">
        <w:rPr>
          <w:lang w:val="en-US"/>
        </w:rPr>
        <w:t>Dey</w:t>
      </w:r>
      <w:proofErr w:type="spellEnd"/>
      <w:r w:rsidRPr="00A70B6E">
        <w:rPr>
          <w:lang w:val="en-US"/>
        </w:rPr>
        <w:t>, K., and Smith, A. [2009]. The importance of transport hubs in stepping-stone invasions. Journal of Applied Ecology 46(1): 37–45. https://doi.org/10.1111/j.1365-2664.2008.01540.x</w:t>
      </w:r>
    </w:p>
    <w:p w14:paraId="12519983" w14:textId="2B3AADA1" w:rsidR="00C60A54" w:rsidRPr="00A70B6E" w:rsidRDefault="00C60A54" w:rsidP="00CA4945">
      <w:pPr>
        <w:spacing w:line="360" w:lineRule="auto"/>
        <w:ind w:left="360" w:hanging="360"/>
        <w:contextualSpacing/>
        <w:rPr>
          <w:lang w:val="en-US"/>
        </w:rPr>
      </w:pPr>
      <w:proofErr w:type="spellStart"/>
      <w:r w:rsidRPr="00A70B6E">
        <w:rPr>
          <w:lang w:val="en-US"/>
        </w:rPr>
        <w:t>Fofonoff</w:t>
      </w:r>
      <w:proofErr w:type="spellEnd"/>
      <w:r w:rsidRPr="00A70B6E">
        <w:rPr>
          <w:lang w:val="en-US"/>
        </w:rPr>
        <w:t xml:space="preserve">, P.W., G.M. Ruiz, B. </w:t>
      </w:r>
      <w:proofErr w:type="spellStart"/>
      <w:r w:rsidRPr="00A70B6E">
        <w:rPr>
          <w:lang w:val="en-US"/>
        </w:rPr>
        <w:t>Steves</w:t>
      </w:r>
      <w:proofErr w:type="spellEnd"/>
      <w:r w:rsidRPr="00A70B6E">
        <w:rPr>
          <w:lang w:val="en-US"/>
        </w:rPr>
        <w:t xml:space="preserve">, C. </w:t>
      </w:r>
      <w:proofErr w:type="spellStart"/>
      <w:r w:rsidRPr="00A70B6E">
        <w:rPr>
          <w:lang w:val="en-US"/>
        </w:rPr>
        <w:t>Simkanin</w:t>
      </w:r>
      <w:proofErr w:type="spellEnd"/>
      <w:r w:rsidRPr="00A70B6E">
        <w:rPr>
          <w:lang w:val="en-US"/>
        </w:rPr>
        <w:t>, and J.T. Carlton. 2003. National Exotic Marine and Estuarine Species Information System (NEMESIS). Available online: http://invasions.si.edu/nemesis/</w:t>
      </w:r>
    </w:p>
    <w:p w14:paraId="00657043" w14:textId="12CF5F43" w:rsidR="00C60A54" w:rsidRPr="00A70B6E" w:rsidRDefault="00C60A54" w:rsidP="00CA4945">
      <w:pPr>
        <w:spacing w:line="360" w:lineRule="auto"/>
        <w:ind w:left="360" w:hanging="360"/>
        <w:contextualSpacing/>
        <w:rPr>
          <w:lang w:val="en-US"/>
        </w:rPr>
      </w:pPr>
      <w:r w:rsidRPr="00A70B6E">
        <w:rPr>
          <w:lang w:val="en-US"/>
        </w:rPr>
        <w:t>Fuller, P.F., and A.J. Benson. 2013. Nonindigenous Aquatic Species Database (NAS). Available online:  https://nas.er.usgs.gov/</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1">
        <w:r w:rsidRPr="00A70B6E">
          <w:rPr>
            <w:color w:val="4183C4"/>
            <w:highlight w:val="white"/>
            <w:u w:val="single"/>
            <w:lang w:val="en-US"/>
          </w:rPr>
          <w:t>10.1093/bioinformatics/btu393</w:t>
        </w:r>
      </w:hyperlink>
    </w:p>
    <w:p w14:paraId="480FC54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5606298C"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R Core Team (2016). R: A language and environment for statistical computing. R Foundation for Statistical Computing, Vienna, Austria. URL https://www.R-project.org/.</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 xml:space="preserve">Wasson, K., </w:t>
      </w:r>
      <w:proofErr w:type="spellStart"/>
      <w:r w:rsidRPr="00A70B6E">
        <w:rPr>
          <w:color w:val="222222"/>
          <w:highlight w:val="white"/>
          <w:lang w:val="en-US"/>
        </w:rPr>
        <w:t>Zabin</w:t>
      </w:r>
      <w:proofErr w:type="spellEnd"/>
      <w:r w:rsidRPr="00A70B6E">
        <w:rPr>
          <w:color w:val="222222"/>
          <w:highlight w:val="white"/>
          <w:lang w:val="en-US"/>
        </w:rPr>
        <w:t xml:space="preserve">, C.J., </w:t>
      </w:r>
      <w:proofErr w:type="spellStart"/>
      <w:r w:rsidRPr="00A70B6E">
        <w:rPr>
          <w:color w:val="222222"/>
          <w:highlight w:val="white"/>
          <w:lang w:val="en-US"/>
        </w:rPr>
        <w:t>Bedinger</w:t>
      </w:r>
      <w:proofErr w:type="spellEnd"/>
      <w:r w:rsidRPr="00A70B6E">
        <w:rPr>
          <w:color w:val="222222"/>
          <w:highlight w:val="white"/>
          <w:lang w:val="en-US"/>
        </w:rPr>
        <w:t xml:space="preserve">, L., Cristina Diaz, M., and </w:t>
      </w:r>
      <w:proofErr w:type="spellStart"/>
      <w:r w:rsidRPr="00A70B6E">
        <w:rPr>
          <w:color w:val="222222"/>
          <w:highlight w:val="white"/>
          <w:lang w:val="en-US"/>
        </w:rPr>
        <w:t>Pearse</w:t>
      </w:r>
      <w:proofErr w:type="spellEnd"/>
      <w:r w:rsidRPr="00A70B6E">
        <w:rPr>
          <w:color w:val="222222"/>
          <w:highlight w:val="white"/>
          <w:lang w:val="en-US"/>
        </w:rPr>
        <w:t>,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 xml:space="preserve">Whitehouse, A., and S. </w:t>
      </w:r>
      <w:proofErr w:type="spellStart"/>
      <w:r w:rsidRPr="00A70B6E">
        <w:rPr>
          <w:lang w:val="en-US"/>
        </w:rPr>
        <w:t>Zador</w:t>
      </w:r>
      <w:proofErr w:type="spellEnd"/>
      <w:r w:rsidRPr="00A70B6E">
        <w:rPr>
          <w:lang w:val="en-US"/>
        </w:rPr>
        <w:t xml:space="preserve">. (2016). Preliminary assessment of the Alaska Arctic.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129" w:name="_91zzxnwcm8d4" w:colFirst="0" w:colLast="0"/>
      <w:bookmarkStart w:id="130" w:name="OLE_LINK1"/>
      <w:bookmarkStart w:id="131" w:name="OLE_LINK2"/>
      <w:bookmarkEnd w:id="129"/>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1551D663" w14:textId="77777777" w:rsidR="00A85C6F" w:rsidRPr="00A70B6E" w:rsidRDefault="00A85C6F" w:rsidP="00A85C6F">
      <w:pPr>
        <w:spacing w:line="360" w:lineRule="auto"/>
        <w:contextualSpacing/>
        <w:rPr>
          <w:color w:val="38761D"/>
          <w:highlight w:val="white"/>
          <w:lang w:val="en-US"/>
        </w:rPr>
      </w:pPr>
      <w:r w:rsidRPr="00A70B6E">
        <w:rPr>
          <w:lang w:val="en-US"/>
        </w:rPr>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Pr="00A70B6E" w:rsidRDefault="00A85C6F" w:rsidP="00A85C6F">
      <w:pPr>
        <w:spacing w:before="200" w:line="360" w:lineRule="auto"/>
        <w:contextualSpacing/>
        <w:rPr>
          <w:color w:val="222222"/>
          <w:highlight w:val="white"/>
          <w:lang w:val="en-US"/>
        </w:rPr>
      </w:pP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771D2421" w14:textId="61DE5FAB" w:rsidR="00A85C6F" w:rsidRPr="00A70B6E" w:rsidRDefault="00A85C6F" w:rsidP="00A85C6F">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D6BFA10" w14:textId="75F4F4F5" w:rsidR="00AB1A7E" w:rsidRPr="00A70B6E" w:rsidRDefault="00AB1A7E" w:rsidP="00A85C6F">
      <w:pPr>
        <w:ind w:firstLine="0"/>
        <w:rPr>
          <w:color w:val="222222"/>
          <w:highlight w:val="white"/>
          <w:lang w:val="en-US"/>
        </w:rPr>
      </w:pPr>
      <w:r w:rsidRPr="00A70B6E">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Pr="00A70B6E" w:rsidRDefault="00A85C6F" w:rsidP="00A85C6F">
      <w:pPr>
        <w:ind w:firstLine="0"/>
        <w:rPr>
          <w:color w:val="222222"/>
          <w:highlight w:val="white"/>
          <w:lang w:val="en-US"/>
        </w:rPr>
      </w:pPr>
      <w:r w:rsidRPr="00A70B6E">
        <w:rPr>
          <w:color w:val="222222"/>
          <w:highlight w:val="white"/>
          <w:lang w:val="en-US"/>
        </w:rPr>
        <w:t xml:space="preserve">Figure 5. </w:t>
      </w:r>
      <w:r w:rsidRPr="00A70B6E">
        <w:rPr>
          <w:b/>
          <w:color w:val="222222"/>
          <w:highlight w:val="white"/>
          <w:lang w:val="en-US"/>
        </w:rPr>
        <w:t>Average number of consecutive weeks of reproduction by temperature threshold</w:t>
      </w:r>
      <w:r w:rsidRPr="00A70B6E">
        <w:rPr>
          <w:color w:val="222222"/>
          <w:highlight w:val="white"/>
          <w:lang w:val="en-US"/>
        </w:rPr>
        <w:t>.</w:t>
      </w:r>
    </w:p>
    <w:p w14:paraId="7563C6A2" w14:textId="77777777" w:rsidR="00AB1A7E" w:rsidRPr="00A70B6E" w:rsidRDefault="00AB1A7E">
      <w:pPr>
        <w:pBdr>
          <w:top w:val="nil"/>
          <w:left w:val="nil"/>
          <w:bottom w:val="nil"/>
          <w:right w:val="nil"/>
          <w:between w:val="nil"/>
        </w:pBdr>
        <w:spacing w:line="276" w:lineRule="auto"/>
        <w:ind w:firstLine="0"/>
        <w:rPr>
          <w:color w:val="222222"/>
          <w:highlight w:val="white"/>
          <w:lang w:val="en-US"/>
        </w:rPr>
      </w:pPr>
      <w:r w:rsidRPr="00A70B6E">
        <w:rPr>
          <w:color w:val="222222"/>
          <w:highlight w:val="white"/>
          <w:lang w:val="en-US"/>
        </w:rPr>
        <w:br w:type="page"/>
      </w:r>
    </w:p>
    <w:p w14:paraId="17DC617E" w14:textId="77777777" w:rsidR="00A85C6F" w:rsidRPr="00A70B6E" w:rsidRDefault="00A85C6F" w:rsidP="00A85C6F">
      <w:pPr>
        <w:ind w:firstLine="0"/>
        <w:rPr>
          <w:color w:val="222222"/>
          <w:highlight w:val="white"/>
          <w:lang w:val="en-US"/>
        </w:rPr>
      </w:pP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w:t>
      </w:r>
      <w:r w:rsidRPr="00A70B6E">
        <w:rPr>
          <w:rFonts w:eastAsia="Arial Unicode MS"/>
          <w:color w:val="222222"/>
          <w:highlight w:val="white"/>
          <w:lang w:val="en-US"/>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132"/>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2"/>
      <w:r w:rsidRPr="00A70B6E">
        <w:rPr>
          <w:lang w:val="en-US"/>
        </w:rPr>
        <w:commentReference w:id="132"/>
      </w:r>
      <w:bookmarkEnd w:id="130"/>
      <w:bookmarkEnd w:id="131"/>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manda Droghini" w:date="2018-03-21T07:42:00Z" w:initials="AD">
    <w:p w14:paraId="37676222" w14:textId="3D54A7E8" w:rsidR="00E31CFA" w:rsidRDefault="00E31CFA">
      <w:pPr>
        <w:pStyle w:val="CommentText"/>
      </w:pPr>
      <w:r>
        <w:rPr>
          <w:rStyle w:val="CommentReference"/>
        </w:rPr>
        <w:annotationRef/>
      </w:r>
      <w:r>
        <w:t>Lengthy title… Across a strong latitudinal gradient?</w:t>
      </w:r>
    </w:p>
  </w:comment>
  <w:comment w:id="9" w:author="Amanda Droghini" w:date="2017-10-19T16:50:00Z" w:initials="">
    <w:p w14:paraId="4B7A938A" w14:textId="01E65100" w:rsidR="00E31CFA" w:rsidRDefault="00E31CFA">
      <w:pPr>
        <w:widowControl w:val="0"/>
      </w:pPr>
      <w:r>
        <w:t>Author order?</w:t>
      </w:r>
    </w:p>
  </w:comment>
  <w:comment w:id="10" w:author="Amanda Droghini" w:date="2018-03-16T09:17:00Z" w:initials="AD">
    <w:p w14:paraId="12C77586" w14:textId="5C8BCC2E" w:rsidR="00E31CFA" w:rsidRDefault="00E31CFA">
      <w:pPr>
        <w:pStyle w:val="CommentText"/>
      </w:pPr>
      <w:r>
        <w:rPr>
          <w:rStyle w:val="CommentReference"/>
        </w:rPr>
        <w:annotationRef/>
      </w:r>
      <w:r>
        <w:t>ASF: Can we fill out a formal contributions section as is done in JWM or PLOS?</w:t>
      </w:r>
    </w:p>
  </w:comment>
  <w:comment w:id="15" w:author="Amanda Droghini" w:date="2018-02-10T09:27:00Z" w:initials="AD">
    <w:p w14:paraId="40E74B83" w14:textId="29550941" w:rsidR="00E31CFA" w:rsidRDefault="00E31CFA">
      <w:pPr>
        <w:pStyle w:val="CommentText"/>
      </w:pPr>
      <w:r>
        <w:rPr>
          <w:rStyle w:val="CommentReference"/>
        </w:rPr>
        <w:annotationRef/>
      </w:r>
      <w:r w:rsidR="00F266D4">
        <w:t>Word count: 316</w:t>
      </w:r>
    </w:p>
  </w:comment>
  <w:comment w:id="18" w:author="Amanda Droghini" w:date="2018-03-17T18:36:00Z" w:initials="AD">
    <w:p w14:paraId="690DF08D" w14:textId="5A67B1E3" w:rsidR="00E31CFA" w:rsidRDefault="00E31CFA">
      <w:pPr>
        <w:pStyle w:val="CommentText"/>
      </w:pPr>
      <w:r>
        <w:rPr>
          <w:rStyle w:val="CommentReference"/>
        </w:rPr>
        <w:annotationRef/>
      </w:r>
      <w:r>
        <w:t>Standardize entire text to read “NIS”</w:t>
      </w:r>
    </w:p>
  </w:comment>
  <w:comment w:id="23" w:author="Amanda Droghini" w:date="2018-04-06T09:27:00Z" w:initials="AD">
    <w:p w14:paraId="731AA7ED" w14:textId="30AD33D4" w:rsidR="00E31CFA" w:rsidRDefault="00E31CFA">
      <w:pPr>
        <w:pStyle w:val="CommentText"/>
      </w:pPr>
      <w:r>
        <w:rPr>
          <w:rStyle w:val="CommentReference"/>
        </w:rPr>
        <w:annotationRef/>
      </w:r>
      <w:r>
        <w:t>Probably change to Monaco &amp; Helmuth?</w:t>
      </w:r>
    </w:p>
  </w:comment>
  <w:comment w:id="32" w:author="Amanda Droghini" w:date="2018-03-21T22:19:00Z" w:initials="AD">
    <w:p w14:paraId="2851A639" w14:textId="77777777" w:rsidR="00E31CFA" w:rsidRDefault="00E31CFA" w:rsidP="003C5649">
      <w:pPr>
        <w:pStyle w:val="CommentText"/>
      </w:pPr>
      <w:r>
        <w:rPr>
          <w:rStyle w:val="CommentReference"/>
        </w:rPr>
        <w:annotationRef/>
      </w:r>
      <w:r>
        <w:t>Create citation</w:t>
      </w:r>
    </w:p>
  </w:comment>
  <w:comment w:id="33" w:author="Amanda Droghini" w:date="2018-03-24T07:49:00Z" w:initials="AD">
    <w:p w14:paraId="6E6903C5" w14:textId="03B635CC" w:rsidR="00E31CFA" w:rsidRDefault="00E31CFA">
      <w:pPr>
        <w:pStyle w:val="CommentText"/>
      </w:pPr>
      <w:r>
        <w:rPr>
          <w:rStyle w:val="CommentReference"/>
        </w:rPr>
        <w:annotationRef/>
      </w:r>
      <w:r>
        <w:t>Need to be consistent – reproduction versus establishment</w:t>
      </w:r>
    </w:p>
  </w:comment>
  <w:comment w:id="35" w:author="Amanda Droghini" w:date="2018-01-31T07:24:00Z" w:initials="AD">
    <w:p w14:paraId="614C0580" w14:textId="4DACE629" w:rsidR="00E31CFA" w:rsidRDefault="00E31CFA" w:rsidP="001C4E41">
      <w:pPr>
        <w:pStyle w:val="CommentText"/>
      </w:pPr>
      <w:r>
        <w:rPr>
          <w:rStyle w:val="CommentReference"/>
        </w:rPr>
        <w:annotationRef/>
      </w:r>
      <w:r>
        <w:t>Tony do you prefer “mid-century”? I don't think I’ve been consistent with this either.</w:t>
      </w:r>
    </w:p>
  </w:comment>
  <w:comment w:id="38" w:author="Amanda Droghini" w:date="2018-02-17T08:32:00Z" w:initials="AD">
    <w:p w14:paraId="383BDECE" w14:textId="178ACACB" w:rsidR="00E31CFA" w:rsidRDefault="00E31CFA">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41" w:author="Amanda Droghini" w:date="2018-01-31T07:34:00Z" w:initials="AD">
    <w:p w14:paraId="7C871970" w14:textId="3D1B072D" w:rsidR="00E31CFA" w:rsidRDefault="00E31CFA">
      <w:pPr>
        <w:pStyle w:val="CommentText"/>
      </w:pPr>
      <w:r>
        <w:rPr>
          <w:rStyle w:val="CommentReference"/>
        </w:rPr>
        <w:annotationRef/>
      </w:r>
      <w:r>
        <w:t>Whether to include this sentence + the next ones depends on what figures we are included in final MS. Should we use an ensemble approach?</w:t>
      </w:r>
    </w:p>
  </w:comment>
  <w:comment w:id="42" w:author="Amanda Droghini" w:date="2018-04-01T14:32:00Z" w:initials="AD">
    <w:p w14:paraId="494BE397" w14:textId="587248B0" w:rsidR="00E31CFA" w:rsidRDefault="00E31CFA">
      <w:pPr>
        <w:pStyle w:val="CommentText"/>
      </w:pPr>
      <w:r>
        <w:rPr>
          <w:rStyle w:val="CommentReference"/>
        </w:rPr>
        <w:annotationRef/>
      </w:r>
      <w:r>
        <w:t>Need to fix how I’m explaining this….</w:t>
      </w:r>
    </w:p>
  </w:comment>
  <w:comment w:id="48" w:author="Amanda Droghini" w:date="2018-02-08T21:45:00Z" w:initials="AD">
    <w:p w14:paraId="6A6279A6" w14:textId="77777777" w:rsidR="00E31CFA" w:rsidRDefault="00E31CFA"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54" w:author="Amanda Droghini" w:date="2018-03-19T12:47:00Z" w:initials="AD">
    <w:p w14:paraId="74A39A1C" w14:textId="77777777" w:rsidR="00E31CFA" w:rsidRDefault="00E31CFA" w:rsidP="00415C24">
      <w:pPr>
        <w:pStyle w:val="CommentText"/>
      </w:pPr>
      <w:r>
        <w:rPr>
          <w:rStyle w:val="CommentReference"/>
        </w:rPr>
        <w:annotationRef/>
      </w:r>
      <w:r>
        <w:t>Need to double check this</w:t>
      </w:r>
    </w:p>
  </w:comment>
  <w:comment w:id="55" w:author="Amanda Droghini" w:date="2018-03-19T12:37:00Z" w:initials="AD">
    <w:p w14:paraId="7389DDCD" w14:textId="77777777" w:rsidR="00E31CFA" w:rsidRDefault="00E31CFA"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59" w:author="Amanda Droghini" w:date="2018-02-17T09:01:00Z" w:initials="AD">
    <w:p w14:paraId="7D70480F" w14:textId="77777777" w:rsidR="00E31CFA" w:rsidRDefault="00E31CFA"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60" w:author="Amanda Droghini" w:date="2017-11-12T22:20:00Z" w:initials="">
    <w:p w14:paraId="4605BA59" w14:textId="77777777" w:rsidR="00E31CFA" w:rsidRDefault="00E31CFA" w:rsidP="0034065B">
      <w:pPr>
        <w:widowControl w:val="0"/>
      </w:pPr>
      <w:r>
        <w:t>Assuming I interpreted this right?</w:t>
      </w:r>
    </w:p>
  </w:comment>
  <w:comment w:id="70" w:author="Amanda Droghini" w:date="2018-03-23T07:54:00Z" w:initials="AD">
    <w:p w14:paraId="0352A055" w14:textId="77777777" w:rsidR="00E31CFA" w:rsidRDefault="00E31CFA"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74" w:author="Amanda Droghini" w:date="2018-03-07T08:30:00Z" w:initials="AD">
    <w:p w14:paraId="13DD95D4" w14:textId="77777777" w:rsidR="00E31CFA" w:rsidRDefault="00E31CFA" w:rsidP="00896AF4">
      <w:pPr>
        <w:pStyle w:val="CommentText"/>
      </w:pPr>
      <w:r>
        <w:rPr>
          <w:rStyle w:val="CommentReference"/>
        </w:rPr>
        <w:annotationRef/>
      </w:r>
      <w:r>
        <w:t xml:space="preserve">as high as 19C on MODIS (2017) </w:t>
      </w:r>
      <w:r w:rsidRPr="009D2B00">
        <w:t>https://neo.sci.gsfc.nasa.gov/analysis/index.php</w:t>
      </w:r>
    </w:p>
  </w:comment>
  <w:comment w:id="75" w:author="Amanda Droghini" w:date="2018-03-07T08:20:00Z" w:initials="AD">
    <w:p w14:paraId="36C9B24A" w14:textId="77777777" w:rsidR="00E31CFA" w:rsidRDefault="00E31CFA" w:rsidP="00896AF4">
      <w:pPr>
        <w:pStyle w:val="CommentText"/>
      </w:pPr>
      <w:r>
        <w:rPr>
          <w:rStyle w:val="CommentReference"/>
        </w:rPr>
        <w:annotationRef/>
      </w:r>
      <w:r>
        <w:t>Need to actually read Fetzer paper</w:t>
      </w:r>
    </w:p>
  </w:comment>
  <w:comment w:id="82" w:author="Amanda Droghini" w:date="2018-03-12T08:23:00Z" w:initials="AD">
    <w:p w14:paraId="7C1DAED8" w14:textId="44CFBCF3" w:rsidR="00E31CFA" w:rsidRDefault="00E31CFA">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E31CFA" w:rsidRDefault="00E31CFA">
      <w:pPr>
        <w:pStyle w:val="CommentText"/>
      </w:pPr>
      <w:r>
        <w:t>Cite Wasson et a. 2001 Biological invasions of estuaries without international shipping: the importance of intraregional transport</w:t>
      </w:r>
    </w:p>
  </w:comment>
  <w:comment w:id="96" w:author="Amanda Droghini" w:date="2018-02-06T05:47:00Z" w:initials="AD">
    <w:p w14:paraId="1AEE5B5C" w14:textId="77777777" w:rsidR="00E31CFA" w:rsidRDefault="00E31CFA" w:rsidP="006A7E99">
      <w:pPr>
        <w:pStyle w:val="CommentText"/>
      </w:pPr>
      <w:r>
        <w:rPr>
          <w:rStyle w:val="CommentReference"/>
        </w:rPr>
        <w:annotationRef/>
      </w:r>
      <w:r>
        <w:t>More references needed + check that these say what you want them to say. L-R is for fouling species</w:t>
      </w:r>
    </w:p>
  </w:comment>
  <w:comment w:id="115" w:author="Amanda Droghini" w:date="2018-02-06T12:55:00Z" w:initials="AD">
    <w:p w14:paraId="57CE005C" w14:textId="77777777" w:rsidR="00E31CFA" w:rsidRDefault="00E31CFA"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E31CFA" w:rsidRDefault="00E31CFA" w:rsidP="00B31FD6">
      <w:pPr>
        <w:pStyle w:val="CommentText"/>
      </w:pPr>
    </w:p>
    <w:p w14:paraId="6E805556" w14:textId="77777777" w:rsidR="00E31CFA" w:rsidRDefault="00E31CFA"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E31CFA" w:rsidRDefault="00E31CFA" w:rsidP="00B31FD6">
      <w:pPr>
        <w:pStyle w:val="CommentText"/>
      </w:pPr>
    </w:p>
    <w:p w14:paraId="37482056" w14:textId="77777777" w:rsidR="00E31CFA" w:rsidRPr="00453DA1" w:rsidRDefault="00E31CFA"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E31CFA" w:rsidRDefault="00E31CFA" w:rsidP="00B31FD6">
      <w:pPr>
        <w:pStyle w:val="CommentText"/>
      </w:pPr>
    </w:p>
    <w:p w14:paraId="49A8039B" w14:textId="77777777" w:rsidR="00E31CFA" w:rsidRPr="00453DA1" w:rsidRDefault="00E31CFA"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E31CFA" w:rsidRDefault="00E31CFA" w:rsidP="00B31FD6">
      <w:pPr>
        <w:pStyle w:val="CommentText"/>
      </w:pPr>
    </w:p>
    <w:p w14:paraId="7015EDA7" w14:textId="77777777" w:rsidR="00E31CFA" w:rsidRPr="00DF1768" w:rsidRDefault="00E31CFA"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E31CFA" w:rsidRDefault="00E31CFA" w:rsidP="00B31FD6">
      <w:pPr>
        <w:pStyle w:val="CommentText"/>
      </w:pPr>
    </w:p>
    <w:p w14:paraId="1F4F3424" w14:textId="77777777" w:rsidR="00E31CFA" w:rsidRPr="00DF1768" w:rsidRDefault="00E31CFA"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E31CFA" w:rsidRDefault="00E31CFA" w:rsidP="00B31FD6">
      <w:pPr>
        <w:pStyle w:val="CommentText"/>
      </w:pPr>
    </w:p>
  </w:comment>
  <w:comment w:id="127" w:author="Amanda Droghini" w:date="2018-03-12T08:26:00Z" w:initials="AD">
    <w:p w14:paraId="326093C0" w14:textId="07DC7638" w:rsidR="00E31CFA" w:rsidRDefault="00E31CFA">
      <w:pPr>
        <w:pStyle w:val="CommentText"/>
      </w:pPr>
      <w:r>
        <w:rPr>
          <w:rStyle w:val="CommentReference"/>
        </w:rPr>
        <w:annotationRef/>
      </w:r>
      <w:r>
        <w:t>Reword to omit ranking system?</w:t>
      </w:r>
    </w:p>
  </w:comment>
  <w:comment w:id="132" w:author="Jordan Watson - NOAA Federal" w:date="2017-10-02T17:35:00Z" w:initials="">
    <w:p w14:paraId="70283FEF" w14:textId="77777777" w:rsidR="00E31CFA" w:rsidRDefault="00E31CFA"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731AA7ED"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13DD95D4" w15:done="0"/>
  <w15:commentEx w15:paraId="36C9B24A"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13DD95D4" w16cid:durableId="1E4A21B2"/>
  <w16cid:commentId w16cid:paraId="36C9B24A"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621D2" w14:textId="77777777" w:rsidR="00D6089C" w:rsidRDefault="00D6089C">
      <w:r>
        <w:separator/>
      </w:r>
    </w:p>
  </w:endnote>
  <w:endnote w:type="continuationSeparator" w:id="0">
    <w:p w14:paraId="3EF44B27" w14:textId="77777777" w:rsidR="00D6089C" w:rsidRDefault="00D608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E31CFA" w:rsidRDefault="00E31C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E31CFA" w:rsidRDefault="00E31C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E31CFA" w:rsidRDefault="00E31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DFE61" w14:textId="77777777" w:rsidR="00D6089C" w:rsidRDefault="00D6089C">
      <w:r>
        <w:separator/>
      </w:r>
    </w:p>
  </w:footnote>
  <w:footnote w:type="continuationSeparator" w:id="0">
    <w:p w14:paraId="1EA55314" w14:textId="77777777" w:rsidR="00D6089C" w:rsidRDefault="00D6089C">
      <w:r>
        <w:continuationSeparator/>
      </w:r>
    </w:p>
  </w:footnote>
  <w:footnote w:id="1">
    <w:p w14:paraId="074BAA2A" w14:textId="27B1433F" w:rsidR="00E31CFA" w:rsidRPr="00E32670" w:rsidRDefault="00E31CFA"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E31CFA" w:rsidRDefault="00E31C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E31CFA" w:rsidRDefault="00E31C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E31CFA" w:rsidRDefault="00E31C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D9D"/>
    <w:rsid w:val="00063D00"/>
    <w:rsid w:val="00064B8D"/>
    <w:rsid w:val="00070654"/>
    <w:rsid w:val="00072121"/>
    <w:rsid w:val="00072C07"/>
    <w:rsid w:val="00073FE7"/>
    <w:rsid w:val="00085CD3"/>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46481"/>
    <w:rsid w:val="0015147A"/>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5792"/>
    <w:rsid w:val="00205E38"/>
    <w:rsid w:val="002066AD"/>
    <w:rsid w:val="002079A6"/>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F74"/>
    <w:rsid w:val="0049214D"/>
    <w:rsid w:val="00493AC7"/>
    <w:rsid w:val="00494297"/>
    <w:rsid w:val="004958C4"/>
    <w:rsid w:val="00497619"/>
    <w:rsid w:val="0049781C"/>
    <w:rsid w:val="004A259C"/>
    <w:rsid w:val="004A49E0"/>
    <w:rsid w:val="004A54A8"/>
    <w:rsid w:val="004A5892"/>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24D75"/>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13E2"/>
    <w:rsid w:val="00CE457C"/>
    <w:rsid w:val="00CE4D21"/>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79C3C25-A13B-974F-8752-EC361F1FE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TotalTime>
  <Pages>33</Pages>
  <Words>46258</Words>
  <Characters>263677</Characters>
  <Application>Microsoft Office Word</Application>
  <DocSecurity>0</DocSecurity>
  <Lines>2197</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47</cp:revision>
  <dcterms:created xsi:type="dcterms:W3CDTF">2018-03-08T01:35:00Z</dcterms:created>
  <dcterms:modified xsi:type="dcterms:W3CDTF">2018-04-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